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01F0" w:rsidRDefault="00DE01F0" w:rsidP="009C1D1B">
      <w:pPr>
        <w:rPr>
          <w:rFonts w:cs="Times New Roman"/>
          <w:b/>
          <w:sz w:val="48"/>
          <w:szCs w:val="32"/>
        </w:rPr>
      </w:pPr>
    </w:p>
    <w:p w:rsidR="00CD6191" w:rsidRDefault="00CD6191" w:rsidP="00CD6191">
      <w:pPr>
        <w:jc w:val="center"/>
        <w:rPr>
          <w:rFonts w:cs="Times New Roman"/>
          <w:b/>
          <w:sz w:val="48"/>
          <w:szCs w:val="32"/>
        </w:rPr>
      </w:pPr>
      <w:r w:rsidRPr="00CD6191">
        <w:rPr>
          <w:rFonts w:cs="Times New Roman"/>
          <w:b/>
          <w:sz w:val="48"/>
          <w:szCs w:val="32"/>
        </w:rPr>
        <w:t xml:space="preserve">Literature Review &amp; Thesis Writing </w:t>
      </w:r>
    </w:p>
    <w:p w:rsidR="00CD6191" w:rsidRDefault="00CD6191" w:rsidP="00CD6191">
      <w:pPr>
        <w:jc w:val="center"/>
        <w:rPr>
          <w:rFonts w:cs="Times New Roman"/>
          <w:b/>
          <w:sz w:val="28"/>
          <w:szCs w:val="32"/>
        </w:rPr>
      </w:pPr>
      <w:r w:rsidRPr="00235672">
        <w:rPr>
          <w:rFonts w:cs="Times New Roman"/>
          <w:b/>
          <w:sz w:val="28"/>
          <w:szCs w:val="32"/>
        </w:rPr>
        <w:t>(</w:t>
      </w:r>
      <w:r w:rsidRPr="00CD6191">
        <w:rPr>
          <w:rFonts w:cs="Times New Roman"/>
          <w:b/>
          <w:sz w:val="28"/>
          <w:szCs w:val="32"/>
        </w:rPr>
        <w:t>IN 5910</w:t>
      </w:r>
      <w:r w:rsidRPr="00235672">
        <w:rPr>
          <w:rFonts w:cs="Times New Roman"/>
          <w:b/>
          <w:sz w:val="28"/>
          <w:szCs w:val="32"/>
        </w:rPr>
        <w:t>)</w:t>
      </w:r>
    </w:p>
    <w:p w:rsidR="00CD6191" w:rsidRPr="00235672" w:rsidRDefault="00CD6191" w:rsidP="00CD6191">
      <w:pPr>
        <w:jc w:val="center"/>
        <w:rPr>
          <w:rFonts w:cs="Times New Roman"/>
          <w:sz w:val="36"/>
          <w:szCs w:val="32"/>
        </w:rPr>
      </w:pPr>
      <w:r w:rsidRPr="00235672">
        <w:rPr>
          <w:rFonts w:cs="Times New Roman"/>
          <w:b/>
          <w:sz w:val="36"/>
          <w:szCs w:val="32"/>
        </w:rPr>
        <w:t>Assignment</w:t>
      </w:r>
    </w:p>
    <w:p w:rsidR="00CD6191" w:rsidRDefault="00CD6191" w:rsidP="00CD6191">
      <w:pPr>
        <w:jc w:val="center"/>
        <w:rPr>
          <w:rFonts w:cs="Times New Roman"/>
          <w:sz w:val="32"/>
          <w:szCs w:val="32"/>
        </w:rPr>
      </w:pPr>
    </w:p>
    <w:p w:rsidR="00CD6191" w:rsidRPr="002029B2" w:rsidRDefault="00CD6191" w:rsidP="00CD6191">
      <w:pPr>
        <w:jc w:val="center"/>
        <w:rPr>
          <w:rFonts w:cs="Times New Roman"/>
        </w:rPr>
      </w:pPr>
    </w:p>
    <w:p w:rsidR="00CD6191" w:rsidRPr="002029B2" w:rsidRDefault="00CD6191" w:rsidP="00CD6191">
      <w:pPr>
        <w:jc w:val="center"/>
        <w:rPr>
          <w:rFonts w:cs="Times New Roman"/>
        </w:rPr>
      </w:pPr>
      <w:r w:rsidRPr="002029B2">
        <w:rPr>
          <w:rFonts w:cs="Times New Roman"/>
          <w:szCs w:val="24"/>
        </w:rPr>
        <w:t>D.N.H Senevirathna</w:t>
      </w:r>
    </w:p>
    <w:p w:rsidR="00CD6191" w:rsidRDefault="00CD6191" w:rsidP="00CD6191">
      <w:pPr>
        <w:jc w:val="center"/>
        <w:rPr>
          <w:rFonts w:cs="Times New Roman"/>
          <w:szCs w:val="24"/>
        </w:rPr>
      </w:pPr>
      <w:r w:rsidRPr="00EA794A">
        <w:rPr>
          <w:rFonts w:cs="Times New Roman"/>
          <w:szCs w:val="24"/>
        </w:rPr>
        <w:t>139180A</w:t>
      </w: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Pr="002029B2" w:rsidRDefault="00CD6191" w:rsidP="00CD6191">
      <w:pPr>
        <w:jc w:val="center"/>
        <w:rPr>
          <w:rFonts w:cs="Times New Roman"/>
        </w:rPr>
      </w:pPr>
    </w:p>
    <w:p w:rsidR="00CD6191" w:rsidRPr="002029B2" w:rsidRDefault="00CD6191" w:rsidP="00CD6191">
      <w:pPr>
        <w:jc w:val="center"/>
        <w:rPr>
          <w:rFonts w:cs="Times New Roman"/>
        </w:rPr>
      </w:pPr>
      <w:r w:rsidRPr="00EF03FB">
        <w:rPr>
          <w:rFonts w:cs="Times New Roman"/>
          <w:szCs w:val="24"/>
        </w:rPr>
        <w:t>Faculty of Information Technology</w:t>
      </w:r>
    </w:p>
    <w:p w:rsidR="00CD6191" w:rsidRDefault="00CD6191" w:rsidP="00CD6191">
      <w:pPr>
        <w:jc w:val="center"/>
        <w:rPr>
          <w:rFonts w:cs="Times New Roman"/>
          <w:szCs w:val="24"/>
        </w:rPr>
      </w:pPr>
      <w:r w:rsidRPr="00EF03FB">
        <w:rPr>
          <w:rFonts w:cs="Times New Roman"/>
          <w:szCs w:val="24"/>
        </w:rPr>
        <w:t>University of Moratuwa</w:t>
      </w:r>
    </w:p>
    <w:p w:rsidR="00482A76" w:rsidRDefault="00482A76"/>
    <w:p w:rsidR="005F1211" w:rsidRPr="00621F7A" w:rsidRDefault="005F1211" w:rsidP="005F1211">
      <w:pPr>
        <w:rPr>
          <w:b/>
        </w:rPr>
      </w:pPr>
      <w:r w:rsidRPr="00621F7A">
        <w:rPr>
          <w:b/>
        </w:rPr>
        <w:lastRenderedPageBreak/>
        <w:t>Different Types of Vehicle tracking systems</w:t>
      </w:r>
    </w:p>
    <w:p w:rsidR="005F1211" w:rsidRDefault="0006192B" w:rsidP="008F3F74">
      <w:r>
        <w:t xml:space="preserve">In their study, </w:t>
      </w:r>
      <w:r w:rsidR="005F1211" w:rsidRPr="005F1211">
        <w:t xml:space="preserve">Benjamin </w:t>
      </w:r>
      <w:proofErr w:type="spellStart"/>
      <w:r w:rsidR="005F1211" w:rsidRPr="005F1211">
        <w:t>Coifman</w:t>
      </w:r>
      <w:proofErr w:type="spellEnd"/>
      <w:r w:rsidR="005F1211" w:rsidRPr="005F1211">
        <w:t xml:space="preserve">, David </w:t>
      </w:r>
      <w:proofErr w:type="spellStart"/>
      <w:r w:rsidR="005F1211" w:rsidRPr="005F1211">
        <w:t>Beymer</w:t>
      </w:r>
      <w:proofErr w:type="spellEnd"/>
      <w:r w:rsidR="005F1211" w:rsidRPr="005F1211">
        <w:t>, and coworkers have proposed a real time computer vision system for vehicle tracking and traffic surveillance</w:t>
      </w:r>
      <w:r w:rsidR="009D0F99">
        <w:t xml:space="preserve"> under challenging conditions</w:t>
      </w:r>
      <w:r w:rsidR="005644E7">
        <w:t xml:space="preserve"> </w:t>
      </w:r>
      <w:r w:rsidR="005644E7">
        <w:fldChar w:fldCharType="begin"/>
      </w:r>
      <w:r w:rsidR="005644E7">
        <w:instrText xml:space="preserve"> ADDIN ZOTERO_ITEM CSL_CITATION {"citationID":"1ip7e40qbk","properties":{"formattedCitation":"(Coifman et al., 1998)","plainCitation":"(Coifman et al., 1998)"},"citationItems":[{"id":5,"uris":["http://zotero.org/users/local/sJE0dvf3/items/RF94A7JR"],"uri":["http://zotero.org/users/local/sJE0dvf3/items/RF94A7JR"],"itemData":{"id":5,"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rsidR="005644E7">
        <w:fldChar w:fldCharType="separate"/>
      </w:r>
      <w:r w:rsidR="005644E7" w:rsidRPr="005644E7">
        <w:rPr>
          <w:rFonts w:cs="Times New Roman"/>
        </w:rPr>
        <w:t>(</w:t>
      </w:r>
      <w:proofErr w:type="spellStart"/>
      <w:r w:rsidR="005644E7" w:rsidRPr="005644E7">
        <w:rPr>
          <w:rFonts w:cs="Times New Roman"/>
        </w:rPr>
        <w:t>Coifman</w:t>
      </w:r>
      <w:proofErr w:type="spellEnd"/>
      <w:r w:rsidR="005644E7" w:rsidRPr="005644E7">
        <w:rPr>
          <w:rFonts w:cs="Times New Roman"/>
        </w:rPr>
        <w:t xml:space="preserve"> et al., 1998)</w:t>
      </w:r>
      <w:r w:rsidR="005644E7">
        <w:fldChar w:fldCharType="end"/>
      </w:r>
      <w:r w:rsidR="005F1211">
        <w:t>.</w:t>
      </w:r>
      <w:r>
        <w:t xml:space="preserve"> Their work is based </w:t>
      </w:r>
      <w:r w:rsidR="005F1211" w:rsidRPr="005F1211">
        <w:t xml:space="preserve">on </w:t>
      </w:r>
      <w:r w:rsidR="00F04A4A" w:rsidRPr="00F04A4A">
        <w:t>an algorithm to di</w:t>
      </w:r>
      <w:r w:rsidR="00F04A4A">
        <w:rPr>
          <w:rFonts w:cs="Times New Roman"/>
        </w:rPr>
        <w:t>ff</w:t>
      </w:r>
      <w:r w:rsidR="00F04A4A" w:rsidRPr="00F04A4A">
        <w:t>erentiate vehicles from shadows</w:t>
      </w:r>
      <w:r w:rsidR="00F04A4A">
        <w:t xml:space="preserve"> by Chao and coworkers </w:t>
      </w:r>
      <w:r w:rsidR="00F04A4A">
        <w:fldChar w:fldCharType="begin"/>
      </w:r>
      <w:r w:rsidR="00F04A4A">
        <w:instrText xml:space="preserve"> ADDIN ZOTERO_ITEM CSL_CITATION {"citationID":"860prdhvp","properties":{"formattedCitation":"(Chao et al., 1996)","plainCitation":"(Chao et al., 1996)"},"citationItems":[{"id":64,"uris":["http://zotero.org/users/local/sJE0dvf3/items/TFD5EK9P"],"uri":["http://zotero.org/users/local/sJE0dvf3/items/TFD5EK9P"],"itemData":{"id":64,"type":"paper-conference","title":"Vehicle detection and classiffication in shadowy traffic images using wavelets and neural networks","container-title":"SPIE Proc","publisher-place":"Boston, MA","page":"136-147","volume":"2902","event":"Transportation Sensors and Controls: Collision Avoidance, Traffic Management, and ITS","event-place":"Boston, MA","abstract":"A vision-based traffic surveillance processor is being developed at JPL. This processor uses innovative image segmentation and classification techniques for vehicles in freeway images, including those with large shadows. These results enable the computation of many useful traffic parameters. A wavelet-based algorithm has been developed for vehicle detection and segmentation. Specifically, two types of mother wavelet has been created and tested: the first for shape-size discrimination of vehicles from their background; and the second for locating where vehicles join their shadows, thus enabling segmentation of the vehicles from their shadows. Combining these two wavelets enables robust segmentation of vehicles from busy freeways. This method reduces the false-alarm rate in vehicle counts, since shadows are no longer mistaken for vehicles. We use neural networks for vehicle classification. To reduce system complexity and training time, we use, as preprocessors, several feature extraction methods, such as invariant-moment and Hermite-moment computations. This preprocessing enables orders of magnitude reductions in training time and a great increase in classification accuracy.","URL":"http://dx.doi.org/10.1117/12.267139","author":[{"family":"Chao","given":"Tien-Hsin"},{"family":"Lau","given":"Brian"},{"family":"Park","given":"Youngchul"}],"issued":{"date-parts":[["1996",11,18]]}}}],"schema":"https://github.com/citation-style-language/schema/raw/master/csl-citation.json"} </w:instrText>
      </w:r>
      <w:r w:rsidR="00F04A4A">
        <w:fldChar w:fldCharType="separate"/>
      </w:r>
      <w:r w:rsidR="00F04A4A" w:rsidRPr="00F04A4A">
        <w:rPr>
          <w:rFonts w:cs="Times New Roman"/>
        </w:rPr>
        <w:t>(Chao et al., 1996)</w:t>
      </w:r>
      <w:r w:rsidR="00F04A4A">
        <w:fldChar w:fldCharType="end"/>
      </w:r>
      <w:r w:rsidR="009D0F99">
        <w:t>.</w:t>
      </w:r>
      <w:r w:rsidR="00991584">
        <w:t xml:space="preserve">  According to the</w:t>
      </w:r>
      <w:r w:rsidR="005F1211" w:rsidRPr="005F1211">
        <w:t xml:space="preserve"> study</w:t>
      </w:r>
      <w:r w:rsidR="00991584">
        <w:t xml:space="preserve"> </w:t>
      </w:r>
      <w:r w:rsidR="00896997">
        <w:t xml:space="preserve">by </w:t>
      </w:r>
      <w:r w:rsidR="00991584" w:rsidRPr="005F1211">
        <w:t xml:space="preserve">Benjamin </w:t>
      </w:r>
      <w:proofErr w:type="spellStart"/>
      <w:r w:rsidR="00991584" w:rsidRPr="005F1211">
        <w:t>Coifman</w:t>
      </w:r>
      <w:proofErr w:type="spellEnd"/>
      <w:r w:rsidR="00991584" w:rsidRPr="005F1211">
        <w:t xml:space="preserve">, David </w:t>
      </w:r>
      <w:proofErr w:type="spellStart"/>
      <w:r w:rsidR="00991584" w:rsidRPr="005F1211">
        <w:t>Beymer</w:t>
      </w:r>
      <w:proofErr w:type="spellEnd"/>
      <w:r w:rsidR="00991584" w:rsidRPr="005F1211">
        <w:t>, and coworkers</w:t>
      </w:r>
      <w:r w:rsidR="005F1211" w:rsidRPr="005F1211">
        <w:t xml:space="preserve">, the existing systems for </w:t>
      </w:r>
      <w:r w:rsidR="00991584" w:rsidRPr="005F1211">
        <w:t>vehicle tracking and traffic surveillance</w:t>
      </w:r>
      <w:r w:rsidR="005F1211" w:rsidRPr="005F1211">
        <w:t xml:space="preserve"> have problems with </w:t>
      </w:r>
      <w:r w:rsidR="00991584">
        <w:t>accurately tracking vehicles</w:t>
      </w:r>
      <w:r w:rsidR="00825AC1">
        <w:t xml:space="preserve"> under </w:t>
      </w:r>
      <w:r w:rsidR="00C729C5">
        <w:t>conditions like</w:t>
      </w:r>
      <w:r w:rsidR="00C729C5" w:rsidRPr="00C729C5">
        <w:t xml:space="preserve"> </w:t>
      </w:r>
      <w:r w:rsidR="00C729C5">
        <w:t>con</w:t>
      </w:r>
      <w:r w:rsidR="00C729C5">
        <w:t>gestion, occlusion, lighting transitions between night/day and day/night, camera vibration due to</w:t>
      </w:r>
      <w:r w:rsidR="00C729C5">
        <w:t xml:space="preserve"> </w:t>
      </w:r>
      <w:r w:rsidR="00C729C5">
        <w:t>wind, and long shadows linking vehicles together</w:t>
      </w:r>
      <w:r w:rsidR="00C729C5">
        <w:t>. Therefore, in this system, they have</w:t>
      </w:r>
      <w:r w:rsidR="005F1211" w:rsidRPr="005F1211">
        <w:t xml:space="preserve"> proposed to track vehicle features instead of tracking entire vehicles, making the system robust and the system less sensitive to </w:t>
      </w:r>
      <w:r w:rsidR="00C729C5">
        <w:t>the problem raised in these challenging conditions</w:t>
      </w:r>
      <w:r w:rsidR="005F1211" w:rsidRPr="005F1211">
        <w:t xml:space="preserve">. In their work, they have developed an algorithm and by tracking in daylight and nighttime conditions, the system itself </w:t>
      </w:r>
      <w:r w:rsidR="00C729C5">
        <w:t>allowed to</w:t>
      </w:r>
      <w:r w:rsidR="005F1211" w:rsidRPr="005F1211">
        <w:t xml:space="preserve"> choose the most appropriate features for the given conditions. The resulting vehicle trajectories from this system can be used to provide traditional traffic parameters as well as new metrics such as lane changes. This vehicle tracking system is suited both for permanent surveillance installations and for short term traffic studies</w:t>
      </w:r>
      <w:r w:rsidR="008F3F74">
        <w:t xml:space="preserve">. However this system has not been tested under all challenging </w:t>
      </w:r>
      <w:r w:rsidR="008F3F74" w:rsidRPr="008F3F74">
        <w:t xml:space="preserve">conditions </w:t>
      </w:r>
      <w:r w:rsidR="008F3F74">
        <w:t xml:space="preserve">mentioned </w:t>
      </w:r>
      <w:r w:rsidR="008F3F74" w:rsidRPr="008F3F74">
        <w:t>here</w:t>
      </w:r>
      <w:r w:rsidR="008F3F74">
        <w:t xml:space="preserve"> due to space constrains. Furthermore they have detected some errors in flow and density </w:t>
      </w:r>
      <w:r w:rsidR="008F3F74">
        <w:t xml:space="preserve">primarily due to missed or </w:t>
      </w:r>
      <w:r w:rsidR="008F3F74">
        <w:t xml:space="preserve">over segmented vehicles by the system </w:t>
      </w:r>
      <w:r w:rsidR="008F3F74">
        <w:fldChar w:fldCharType="begin"/>
      </w:r>
      <w:r w:rsidR="008F3F74">
        <w:instrText xml:space="preserve"> ADDIN ZOTERO_ITEM CSL_CITATION {"citationID":"1nj6hl00g7","properties":{"formattedCitation":"(Coifman et al., 1998)","plainCitation":"(Coifman et al., 1998)"},"citationItems":[{"id":5,"uris":["http://zotero.org/users/local/sJE0dvf3/items/RF94A7JR"],"uri":["http://zotero.org/users/local/sJE0dvf3/items/RF94A7JR"],"itemData":{"id":5,"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rsidR="008F3F74">
        <w:fldChar w:fldCharType="separate"/>
      </w:r>
      <w:r w:rsidR="008F3F74" w:rsidRPr="008F3F74">
        <w:rPr>
          <w:rFonts w:cs="Times New Roman"/>
        </w:rPr>
        <w:t>(</w:t>
      </w:r>
      <w:proofErr w:type="spellStart"/>
      <w:r w:rsidR="008F3F74" w:rsidRPr="008F3F74">
        <w:rPr>
          <w:rFonts w:cs="Times New Roman"/>
        </w:rPr>
        <w:t>Coifman</w:t>
      </w:r>
      <w:proofErr w:type="spellEnd"/>
      <w:r w:rsidR="008F3F74" w:rsidRPr="008F3F74">
        <w:rPr>
          <w:rFonts w:cs="Times New Roman"/>
        </w:rPr>
        <w:t xml:space="preserve"> et al., 1998)</w:t>
      </w:r>
      <w:r w:rsidR="008F3F74">
        <w:fldChar w:fldCharType="end"/>
      </w:r>
      <w:r w:rsidR="005F1211" w:rsidRPr="005F1211">
        <w:t xml:space="preserve">. </w:t>
      </w:r>
    </w:p>
    <w:p w:rsidR="00481710" w:rsidRDefault="00825AC1" w:rsidP="00481710">
      <w:r w:rsidRPr="005F1211">
        <w:t>A</w:t>
      </w:r>
      <w:r w:rsidR="00EE1F31">
        <w:t xml:space="preserve"> similar study has done by </w:t>
      </w:r>
      <w:r w:rsidRPr="005F1211">
        <w:t>Dailey and his coworkers to extract vehicular speed information from a given sequence of real-time traffic images</w:t>
      </w:r>
      <w:r>
        <w:t xml:space="preserve"> </w:t>
      </w:r>
      <w:r>
        <w:fldChar w:fldCharType="begin"/>
      </w:r>
      <w:r>
        <w:instrText xml:space="preserve"> ADDIN ZOTERO_ITEM CSL_CITATION {"citationID":"1uj9mjp4jk","properties":{"formattedCitation":"(Dailey et al., 2000)","plainCitation":"(Dailey et al., 2000)"},"citationItems":[{"id":21,"uris":["http://zotero.org/users/local/sJE0dvf3/items/UXEBWCQT"],"uri":["http://zotero.org/users/local/sJE0dvf3/items/UXEBWCQT"],"itemData":{"id":21,"type":"report","title":"Video image processing to create a speed sensor","publisher":"Washington State Department of Transportation","source":"Google Scholar","URL":"http://www.its.washington.edu/pubs/video_report.pdf","author":[{"family":"Dailey","given":"Daniel J."},{"family":"Li","given":"Li"},{"family":"Northwest","given":"Transportation"},{"literal":"others"}],"issued":{"date-parts":[["2000"]]},"accessed":{"date-parts":[["2016",1,31]]}}}],"schema":"https://github.com/citation-style-language/schema/raw/master/csl-citation.json"} </w:instrText>
      </w:r>
      <w:r>
        <w:fldChar w:fldCharType="separate"/>
      </w:r>
      <w:r w:rsidRPr="00991584">
        <w:rPr>
          <w:rFonts w:cs="Times New Roman"/>
        </w:rPr>
        <w:t>(Dailey et al., 2000)</w:t>
      </w:r>
      <w:r>
        <w:fldChar w:fldCharType="end"/>
      </w:r>
      <w:r>
        <w:t>.</w:t>
      </w:r>
      <w:r w:rsidR="00025CE0">
        <w:t xml:space="preserve"> </w:t>
      </w:r>
      <w:r w:rsidR="00481710">
        <w:t>This work is based on</w:t>
      </w:r>
      <w:r w:rsidR="005540C0">
        <w:t xml:space="preserve"> two</w:t>
      </w:r>
      <w:r w:rsidR="00481710">
        <w:t xml:space="preserve"> </w:t>
      </w:r>
      <w:r w:rsidR="006C0460" w:rsidRPr="006C0460">
        <w:t xml:space="preserve">preliminary </w:t>
      </w:r>
      <w:r w:rsidR="005540C0">
        <w:t>researches done</w:t>
      </w:r>
      <w:r w:rsidR="006C0460" w:rsidRPr="006C0460">
        <w:t xml:space="preserve"> on pixel speed estimation in images</w:t>
      </w:r>
      <w:r w:rsidR="005540C0">
        <w:t>. First research they have based their work on is a</w:t>
      </w:r>
      <w:r w:rsidR="005540C0" w:rsidRPr="005540C0">
        <w:t>nalysis of road image sequences for vehicle counting</w:t>
      </w:r>
      <w:r w:rsidR="005540C0">
        <w:t xml:space="preserve"> by </w:t>
      </w:r>
      <w:proofErr w:type="spellStart"/>
      <w:r w:rsidR="006C0460" w:rsidRPr="006C0460">
        <w:t>Soh</w:t>
      </w:r>
      <w:proofErr w:type="spellEnd"/>
      <w:r w:rsidR="006C0460">
        <w:t xml:space="preserve"> and coworkers </w:t>
      </w:r>
      <w:r w:rsidR="006C0460">
        <w:fldChar w:fldCharType="begin"/>
      </w:r>
      <w:r w:rsidR="006C0460">
        <w:instrText xml:space="preserve"> ADDIN ZOTERO_ITEM CSL_CITATION {"citationID":"22dcmm7ge9","properties":{"formattedCitation":"(Soh et al., 1995)","plainCitation":"(Soh et al., 1995)"},"citationItems":[{"id":65,"uris":["http://zotero.org/users/local/sJE0dvf3/items/ANVRPU6G"],"uri":["http://zotero.org/users/local/sJE0dvf3/items/ANVRPU6G"],"itemData":{"id":65,"type":"paper-conference","title":"Analysis of road image sequences for vehicle counting","container-title":"Systems, Man and Cybernetics, 1995. Intelligent Systems for the 21st Century., IEEE International Conference on","page":"679-683 vol.1","volume":"1","abstract":"This paper describes a computer vision system to count moving vehicles on roads. The system operates on a road image sequence captured during a time period and computes the total number of vehicles which passed the road during the period. Vehicle counting is accomplished by tracking vehicle movements within a tracking zone. The system consists of four image processing modules: (i) road structure extraction, (ii) vehicle detection, (iii) vehicle speed measurement, and (iv) vehicle movement tracking. The system limits the search area for vehicle detection using the road structure information and adjusts the vehicle movement tracking zone based on vehicle speeds. The primary feature of the system is efficient use of acquired knowledge about the road structure and vehicle speeds. The system was tested on a sequence of images of a road that has a medium-level traffic volume","DOI":"10.1109/ICSMC.1995.537842","author":[{"family":"Soh","given":"Jung"},{"family":"Chun","given":"Byung Tae"},{"family":"Wang","given":"Min"}],"issued":{"date-parts":[["1995",10]]}}}],"schema":"https://github.com/citation-style-language/schema/raw/master/csl-citation.json"} </w:instrText>
      </w:r>
      <w:r w:rsidR="006C0460">
        <w:fldChar w:fldCharType="separate"/>
      </w:r>
      <w:r w:rsidR="006C0460" w:rsidRPr="006C0460">
        <w:rPr>
          <w:rFonts w:cs="Times New Roman"/>
        </w:rPr>
        <w:t>(</w:t>
      </w:r>
      <w:proofErr w:type="spellStart"/>
      <w:r w:rsidR="006C0460" w:rsidRPr="006C0460">
        <w:rPr>
          <w:rFonts w:cs="Times New Roman"/>
        </w:rPr>
        <w:t>Soh</w:t>
      </w:r>
      <w:proofErr w:type="spellEnd"/>
      <w:r w:rsidR="006C0460" w:rsidRPr="006C0460">
        <w:rPr>
          <w:rFonts w:cs="Times New Roman"/>
        </w:rPr>
        <w:t xml:space="preserve"> et al., 1995)</w:t>
      </w:r>
      <w:r w:rsidR="006C0460">
        <w:fldChar w:fldCharType="end"/>
      </w:r>
      <w:r w:rsidR="00D4658A">
        <w:t>.</w:t>
      </w:r>
      <w:r w:rsidR="005540C0">
        <w:t xml:space="preserve"> </w:t>
      </w:r>
      <w:r w:rsidR="00D4658A">
        <w:t>T</w:t>
      </w:r>
      <w:r w:rsidR="005540C0">
        <w:t>he</w:t>
      </w:r>
      <w:r w:rsidR="00F1347B">
        <w:t xml:space="preserve"> other work they have refereed</w:t>
      </w:r>
      <w:r w:rsidR="00D4658A">
        <w:t xml:space="preserve"> as the basis of their method</w:t>
      </w:r>
      <w:r w:rsidR="00F1347B">
        <w:t xml:space="preserve"> is a</w:t>
      </w:r>
      <w:r w:rsidR="005540C0">
        <w:t xml:space="preserve"> study on t</w:t>
      </w:r>
      <w:r w:rsidR="005540C0" w:rsidRPr="005540C0">
        <w:t>racking and segmentation of moving objects in a scene</w:t>
      </w:r>
      <w:r w:rsidR="005540C0">
        <w:t xml:space="preserve"> by</w:t>
      </w:r>
      <w:r w:rsidR="00166892">
        <w:t xml:space="preserve"> </w:t>
      </w:r>
      <w:proofErr w:type="spellStart"/>
      <w:r w:rsidR="00166892">
        <w:t>Picton</w:t>
      </w:r>
      <w:proofErr w:type="spellEnd"/>
      <w:r w:rsidR="006C0460">
        <w:t xml:space="preserve"> </w:t>
      </w:r>
      <w:r w:rsidR="00166892">
        <w:fldChar w:fldCharType="begin"/>
      </w:r>
      <w:r w:rsidR="00166892">
        <w:instrText xml:space="preserve"> ADDIN ZOTERO_ITEM CSL_CITATION {"citationID":"2kuvkm5pjk","properties":{"formattedCitation":"(Picton, 1989)","plainCitation":"(Picton, 1989)"},"citationItems":[{"id":66,"uris":["http://zotero.org/users/local/sJE0dvf3/items/FR3TCEIM"],"uri":["http://zotero.org/users/local/sJE0dvf3/items/FR3TCEIM"],"itemData":{"id":66,"type":"paper-conference","title":"Tracking and segmentation of moving objects in a scene","container-title":"Image Processing and its Applications, 1989., Third International Conference on","page":"389-393","abstract":"Problems in computer vision are notorious for being computationally demanding. In many cases a large part of the computation is devoted to interpreting a scene prior to any action being taken. If a response can only take place after the scene has been interpreted, then inevitably that response will be slow and almost certainly not possible in real time. To overcome this problem, it is proposed that a low-level system should be developed, to be included in a general computer vision system. The low-level system would produce `knee-jerk' responses to external conditions, although these actions could be over-ridden by the higher-level part of the system. This sub-system should be able to do some of the work of responding to the world, and be able to pass information back to the higher-level system, hopefully to ease the computational burden. The solution proposed in the paper is for the sub-system to concentrate on changing pixels only. The assumption is made that changing pixels are intrinsically more interesting than unchanging pixels, and that certain predictions can be made about the scene based on the information derived from the changing pixels","author":[{"family":"Picton","given":"P. D."}],"issued":{"date-parts":[["1989",7]]}}}],"schema":"https://github.com/citation-style-language/schema/raw/master/csl-citation.json"} </w:instrText>
      </w:r>
      <w:r w:rsidR="00166892">
        <w:fldChar w:fldCharType="separate"/>
      </w:r>
      <w:r w:rsidR="00166892" w:rsidRPr="00166892">
        <w:rPr>
          <w:rFonts w:cs="Times New Roman"/>
        </w:rPr>
        <w:t>(</w:t>
      </w:r>
      <w:proofErr w:type="spellStart"/>
      <w:r w:rsidR="00166892" w:rsidRPr="00166892">
        <w:rPr>
          <w:rFonts w:cs="Times New Roman"/>
        </w:rPr>
        <w:t>Picton</w:t>
      </w:r>
      <w:proofErr w:type="spellEnd"/>
      <w:r w:rsidR="00166892" w:rsidRPr="00166892">
        <w:rPr>
          <w:rFonts w:cs="Times New Roman"/>
        </w:rPr>
        <w:t>, 1989)</w:t>
      </w:r>
      <w:r w:rsidR="00166892">
        <w:fldChar w:fldCharType="end"/>
      </w:r>
      <w:r w:rsidR="00166892">
        <w:t>.</w:t>
      </w:r>
      <w:r w:rsidR="003A1085">
        <w:t xml:space="preserve"> In the work by</w:t>
      </w:r>
      <w:r w:rsidR="003A1085" w:rsidRPr="003A1085">
        <w:t xml:space="preserve"> </w:t>
      </w:r>
      <w:r w:rsidR="003A1085">
        <w:t xml:space="preserve">Dailey and </w:t>
      </w:r>
      <w:r w:rsidR="003A1085" w:rsidRPr="003A1085">
        <w:t>coworkers</w:t>
      </w:r>
      <w:r w:rsidR="00CE76B8">
        <w:t>,</w:t>
      </w:r>
      <w:r w:rsidR="00CE2B04">
        <w:t xml:space="preserve"> a new approach is presented for extract</w:t>
      </w:r>
      <w:r w:rsidR="003A1085">
        <w:t>ing vehicular speed information from a given</w:t>
      </w:r>
      <w:r w:rsidR="00CE2B04">
        <w:t xml:space="preserve"> sequence</w:t>
      </w:r>
      <w:r w:rsidR="00CE2B04">
        <w:t xml:space="preserve"> </w:t>
      </w:r>
      <w:r w:rsidR="00CE2B04">
        <w:t xml:space="preserve">of real-time traffic images. </w:t>
      </w:r>
      <w:r w:rsidR="00B61C02">
        <w:t xml:space="preserve">They have developed an algorithm to </w:t>
      </w:r>
      <w:r w:rsidR="00CE2B04">
        <w:t>extract moving edges and process the resulting edge information</w:t>
      </w:r>
      <w:r w:rsidR="00CE2B04">
        <w:t xml:space="preserve"> </w:t>
      </w:r>
      <w:r w:rsidR="00CE2B04">
        <w:t xml:space="preserve">to obtain quantitative geometric measurements of vehicles. </w:t>
      </w:r>
      <w:r w:rsidR="00D4658A">
        <w:t>They have stated that their approach</w:t>
      </w:r>
      <w:r w:rsidR="00CE2B04">
        <w:t xml:space="preserve"> differs from existing approaches</w:t>
      </w:r>
      <w:r w:rsidR="00CE2B04">
        <w:t xml:space="preserve"> </w:t>
      </w:r>
      <w:r w:rsidR="00CE2B04">
        <w:t xml:space="preserve">because </w:t>
      </w:r>
      <w:r w:rsidR="00D4658A">
        <w:t>a</w:t>
      </w:r>
      <w:r w:rsidR="00CE2B04">
        <w:t xml:space="preserve"> simple geometric relations obtained directly from the image</w:t>
      </w:r>
      <w:r w:rsidR="00D4658A">
        <w:t xml:space="preserve"> is used</w:t>
      </w:r>
      <w:r w:rsidR="00CE2B04">
        <w:t xml:space="preserve"> instead of</w:t>
      </w:r>
      <w:r w:rsidR="00CE2B04">
        <w:t xml:space="preserve"> </w:t>
      </w:r>
      <w:r w:rsidR="00CE2B04">
        <w:t>using reference objects to perform camera calibrations.</w:t>
      </w:r>
      <w:r w:rsidR="00D4658A">
        <w:t xml:space="preserve"> Furthermore they have mentioned this proposed</w:t>
      </w:r>
      <w:r w:rsidR="00CE2B04">
        <w:t xml:space="preserve"> method </w:t>
      </w:r>
      <w:r w:rsidR="005C4372">
        <w:t>does not require an</w:t>
      </w:r>
      <w:r w:rsidR="00CE2B04">
        <w:t xml:space="preserve"> explicit camera calibration. The results presented in this report demonstrate</w:t>
      </w:r>
      <w:r w:rsidR="00B27298">
        <w:t>s</w:t>
      </w:r>
      <w:r w:rsidR="00CE2B04">
        <w:t xml:space="preserve"> the validity of </w:t>
      </w:r>
      <w:r w:rsidR="00B27298">
        <w:t>their</w:t>
      </w:r>
      <w:r w:rsidR="00CE2B04">
        <w:t xml:space="preserve"> approach </w:t>
      </w:r>
      <w:r w:rsidR="00B27298">
        <w:t>and shows that</w:t>
      </w:r>
      <w:r w:rsidR="00CE2B04">
        <w:t xml:space="preserve"> </w:t>
      </w:r>
      <w:r w:rsidR="00CE2B04">
        <w:lastRenderedPageBreak/>
        <w:t>neither direct camera control nor placement of a calibration object in the environment</w:t>
      </w:r>
      <w:r w:rsidR="00B27298">
        <w:t xml:space="preserve"> is required. </w:t>
      </w:r>
      <w:r w:rsidR="00E81EF4">
        <w:t xml:space="preserve">Even though this proposed approach </w:t>
      </w:r>
      <w:r w:rsidR="00E81EF4">
        <w:t>is straightforward to extend to other related traffic applications</w:t>
      </w:r>
      <w:r w:rsidR="00E81EF4">
        <w:t>, still there are s</w:t>
      </w:r>
      <w:r w:rsidR="00481710">
        <w:t>o</w:t>
      </w:r>
      <w:r w:rsidR="00E81EF4">
        <w:t xml:space="preserve">me problems remain to be solved. In this system they have not addressed the </w:t>
      </w:r>
      <w:r w:rsidR="00481710">
        <w:t>effect of shadows and occlusion of</w:t>
      </w:r>
      <w:r w:rsidR="00481710">
        <w:t xml:space="preserve"> </w:t>
      </w:r>
      <w:r w:rsidR="00481710">
        <w:t>vehicles</w:t>
      </w:r>
      <w:r w:rsidR="00E81EF4">
        <w:t xml:space="preserve"> which is a very common scenario in </w:t>
      </w:r>
      <w:r w:rsidR="00E81EF4" w:rsidRPr="005F1211">
        <w:t>traffic surveillance</w:t>
      </w:r>
      <w:r w:rsidR="00E81EF4">
        <w:t xml:space="preserve"> applications</w:t>
      </w:r>
      <w:r w:rsidR="004246B1">
        <w:t xml:space="preserve"> </w:t>
      </w:r>
      <w:r w:rsidR="004246B1">
        <w:fldChar w:fldCharType="begin"/>
      </w:r>
      <w:r w:rsidR="004246B1">
        <w:instrText xml:space="preserve"> ADDIN ZOTERO_ITEM CSL_CITATION {"citationID":"p1oqrqrtu","properties":{"formattedCitation":"(Dailey et al., 2000)","plainCitation":"(Dailey et al., 2000)"},"citationItems":[{"id":21,"uris":["http://zotero.org/users/local/sJE0dvf3/items/UXEBWCQT"],"uri":["http://zotero.org/users/local/sJE0dvf3/items/UXEBWCQT"],"itemData":{"id":21,"type":"report","title":"Video image processing to create a speed sensor","publisher":"Washington State Department of Transportation","source":"Google Scholar","URL":"http://www.its.washington.edu/pubs/video_report.pdf","author":[{"family":"Dailey","given":"Daniel J."},{"family":"Li","given":"Li"},{"family":"Northwest","given":"Transportation"},{"literal":"others"}],"issued":{"date-parts":[["2000"]]},"accessed":{"date-parts":[["2016",1,31]]}}}],"schema":"https://github.com/citation-style-language/schema/raw/master/csl-citation.json"} </w:instrText>
      </w:r>
      <w:r w:rsidR="004246B1">
        <w:fldChar w:fldCharType="separate"/>
      </w:r>
      <w:r w:rsidR="004246B1" w:rsidRPr="004246B1">
        <w:rPr>
          <w:rFonts w:cs="Times New Roman"/>
        </w:rPr>
        <w:t>(Dailey et al., 2000)</w:t>
      </w:r>
      <w:r w:rsidR="004246B1">
        <w:fldChar w:fldCharType="end"/>
      </w:r>
      <w:r w:rsidR="00481710">
        <w:t>.</w:t>
      </w:r>
    </w:p>
    <w:p w:rsidR="005F1211" w:rsidRPr="005F1211" w:rsidRDefault="005F1211" w:rsidP="002B24AB">
      <w:proofErr w:type="spellStart"/>
      <w:r w:rsidRPr="005F1211">
        <w:t>Noppadol</w:t>
      </w:r>
      <w:proofErr w:type="spellEnd"/>
      <w:r w:rsidR="00FD59B6">
        <w:t xml:space="preserve"> </w:t>
      </w:r>
      <w:proofErr w:type="spellStart"/>
      <w:r w:rsidR="00FD59B6">
        <w:t>Chadil</w:t>
      </w:r>
      <w:proofErr w:type="spellEnd"/>
      <w:r w:rsidR="00FD59B6">
        <w:t xml:space="preserve"> and his coworkers, </w:t>
      </w:r>
      <w:r w:rsidRPr="005F1211">
        <w:t>have proposed an open source GPS tracking syst</w:t>
      </w:r>
      <w:r w:rsidR="00A70C8C">
        <w:t>em named as Goo-Tracking system</w:t>
      </w:r>
      <w:r w:rsidRPr="005F1211">
        <w:t xml:space="preserve"> using hardwa</w:t>
      </w:r>
      <w:r w:rsidR="00FD59B6">
        <w:t xml:space="preserve">re and open source software </w:t>
      </w:r>
      <w:r w:rsidR="00FD59B6">
        <w:fldChar w:fldCharType="begin"/>
      </w:r>
      <w:r w:rsidR="00FD59B6">
        <w:instrText xml:space="preserve"> ADDIN ZOTERO_ITEM CSL_CITATION {"citationID":"13igfsjdkr","properties":{"formattedCitation":"(Chadil et al., 2008)","plainCitation":"(Chadil et al., 2008)"},"citationItems":[{"id":14,"uris":["http://zotero.org/users/local/sJE0dvf3/items/N244RJNQ"],"uri":["http://zotero.org/users/local/sJE0dvf3/items/N244RJNQ"],"itemData":{"id":14,"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00FD59B6">
        <w:fldChar w:fldCharType="separate"/>
      </w:r>
      <w:r w:rsidR="00FD59B6" w:rsidRPr="00FD59B6">
        <w:rPr>
          <w:rFonts w:cs="Times New Roman"/>
        </w:rPr>
        <w:t>(</w:t>
      </w:r>
      <w:proofErr w:type="spellStart"/>
      <w:r w:rsidR="00FD59B6" w:rsidRPr="00FD59B6">
        <w:rPr>
          <w:rFonts w:cs="Times New Roman"/>
        </w:rPr>
        <w:t>Chadil</w:t>
      </w:r>
      <w:proofErr w:type="spellEnd"/>
      <w:r w:rsidR="00FD59B6" w:rsidRPr="00FD59B6">
        <w:rPr>
          <w:rFonts w:cs="Times New Roman"/>
        </w:rPr>
        <w:t xml:space="preserve"> et al., 2008)</w:t>
      </w:r>
      <w:r w:rsidR="00FD59B6">
        <w:fldChar w:fldCharType="end"/>
      </w:r>
      <w:r w:rsidRPr="005F1211">
        <w:t>.</w:t>
      </w:r>
      <w:r w:rsidR="002B24AB">
        <w:t xml:space="preserve"> The system is based on </w:t>
      </w:r>
      <w:r w:rsidR="002B24AB">
        <w:t>Glob</w:t>
      </w:r>
      <w:r w:rsidR="002B24AB">
        <w:t>al Positioning System (GPS)</w:t>
      </w:r>
      <w:r w:rsidR="008B68B5">
        <w:t xml:space="preserve"> </w:t>
      </w:r>
      <w:r w:rsidR="008B68B5">
        <w:fldChar w:fldCharType="begin"/>
      </w:r>
      <w:r w:rsidR="004847CB">
        <w:instrText xml:space="preserve"> ADDIN ZOTERO_ITEM CSL_CITATION {"citationID":"1r823k554g","properties":{"formattedCitation":"(Kaplan, 1996)","plainCitation":"(Kaplan, 1996)"},"citationItems":[{"id":67,"uris":["http://zotero.org/users/local/sJE0dvf3/items/IEDNHZ2D"],"uri":["http://zotero.org/users/local/sJE0dvf3/items/IEDNHZ2D"],"itemData":{"id":67,"type":"book","title":"Understanding GPS: Principles and Applications","publisher":"Artech House Publishers","ISBN":"ISBN 0890067937","author":[{"family":"Kaplan","given":"Elliott D"}],"issued":{"date-parts":[["1996",2,21]]}}}],"schema":"https://github.com/citation-style-language/schema/raw/master/csl-citation.json"} </w:instrText>
      </w:r>
      <w:r w:rsidR="008B68B5">
        <w:fldChar w:fldCharType="separate"/>
      </w:r>
      <w:r w:rsidR="008B68B5" w:rsidRPr="008B68B5">
        <w:rPr>
          <w:rFonts w:cs="Times New Roman"/>
        </w:rPr>
        <w:t>(Kaplan, 1996)</w:t>
      </w:r>
      <w:r w:rsidR="008B68B5">
        <w:fldChar w:fldCharType="end"/>
      </w:r>
      <w:r w:rsidR="002B24AB">
        <w:t>,</w:t>
      </w:r>
      <w:r w:rsidR="002B24AB">
        <w:t xml:space="preserve"> </w:t>
      </w:r>
      <w:r w:rsidR="002B24AB">
        <w:t>General</w:t>
      </w:r>
      <w:r w:rsidR="002B24AB">
        <w:t xml:space="preserve"> Packet Radio System (GPRS)</w:t>
      </w:r>
      <w:r w:rsidR="004847CB">
        <w:t xml:space="preserve"> </w:t>
      </w:r>
      <w:r w:rsidR="004847CB">
        <w:fldChar w:fldCharType="begin"/>
      </w:r>
      <w:r w:rsidR="004847CB">
        <w:instrText xml:space="preserve"> ADDIN ZOTERO_ITEM CSL_CITATION {"citationID":"15puslbvlp","properties":{"formattedCitation":"(Bates, 2001)","plainCitation":"(Bates, 2001)"},"citationItems":[{"id":68,"uris":["http://zotero.org/users/local/sJE0dvf3/items/GD3JDEAU"],"uri":["http://zotero.org/users/local/sJE0dvf3/items/GD3JDEAU"],"itemData":{"id":68,"type":"book","title":"GPRS: General Packet Radio Service","publisher":"McGraw-Hill Professional","edition":"1st Edition","author":[{"family":"Bates","given":"R.J"}],"issued":{"date-parts":[["2001",10,1]]}}}],"schema":"https://github.com/citation-style-language/schema/raw/master/csl-citation.json"} </w:instrText>
      </w:r>
      <w:r w:rsidR="004847CB">
        <w:fldChar w:fldCharType="separate"/>
      </w:r>
      <w:r w:rsidR="004847CB" w:rsidRPr="004847CB">
        <w:rPr>
          <w:rFonts w:cs="Times New Roman"/>
        </w:rPr>
        <w:t>(Bates, 2001)</w:t>
      </w:r>
      <w:r w:rsidR="004847CB">
        <w:fldChar w:fldCharType="end"/>
      </w:r>
      <w:r w:rsidR="002B24AB">
        <w:t>, and Go</w:t>
      </w:r>
      <w:r w:rsidR="002B24AB">
        <w:t>ogle Earth software</w:t>
      </w:r>
      <w:r w:rsidR="004B5453">
        <w:t xml:space="preserve"> </w:t>
      </w:r>
      <w:r w:rsidR="004B5453">
        <w:fldChar w:fldCharType="begin"/>
      </w:r>
      <w:r w:rsidR="004B5453">
        <w:instrText xml:space="preserve"> ADDIN ZOTERO_ITEM CSL_CITATION {"citationID":"2848pgasvk","properties":{"formattedCitation":"(Google Inc, n.d.)","plainCitation":"(Google Inc, n.d.)"},"citationItems":[{"id":69,"uris":["http://zotero.org/users/local/sJE0dvf3/items/4ZBNQSQN"],"uri":["http://zotero.org/users/local/sJE0dvf3/items/4ZBNQSQN"],"itemData":{"id":69,"type":"webpage","title":"Google Earth","container-title":"Google Earth software","URL":"http://www.google.com/earth/","author":[{"literal":"Google Inc"}],"accessed":{"date-parts":[["2008",2,1]]}}}],"schema":"https://github.com/citation-style-language/schema/raw/master/csl-citation.json"} </w:instrText>
      </w:r>
      <w:r w:rsidR="004B5453">
        <w:fldChar w:fldCharType="separate"/>
      </w:r>
      <w:r w:rsidR="004B5453" w:rsidRPr="004B5453">
        <w:rPr>
          <w:rFonts w:cs="Times New Roman"/>
        </w:rPr>
        <w:t xml:space="preserve">(Google </w:t>
      </w:r>
      <w:proofErr w:type="spellStart"/>
      <w:r w:rsidR="004B5453" w:rsidRPr="004B5453">
        <w:rPr>
          <w:rFonts w:cs="Times New Roman"/>
        </w:rPr>
        <w:t>Inc</w:t>
      </w:r>
      <w:proofErr w:type="spellEnd"/>
      <w:r w:rsidR="004B5453" w:rsidRPr="004B5453">
        <w:rPr>
          <w:rFonts w:cs="Times New Roman"/>
        </w:rPr>
        <w:t xml:space="preserve">, </w:t>
      </w:r>
      <w:proofErr w:type="spellStart"/>
      <w:r w:rsidR="004B5453" w:rsidRPr="004B5453">
        <w:rPr>
          <w:rFonts w:cs="Times New Roman"/>
        </w:rPr>
        <w:t>n.d.</w:t>
      </w:r>
      <w:proofErr w:type="spellEnd"/>
      <w:r w:rsidR="004B5453" w:rsidRPr="004B5453">
        <w:rPr>
          <w:rFonts w:cs="Times New Roman"/>
        </w:rPr>
        <w:t>)</w:t>
      </w:r>
      <w:r w:rsidR="004B5453">
        <w:fldChar w:fldCharType="end"/>
      </w:r>
      <w:r w:rsidR="002B24AB">
        <w:t>.</w:t>
      </w:r>
      <w:r w:rsidRPr="005F1211">
        <w:t xml:space="preserve"> </w:t>
      </w:r>
      <w:r w:rsidR="003B0C54">
        <w:t>The</w:t>
      </w:r>
      <w:r w:rsidRPr="005F1211">
        <w:t xml:space="preserve"> proposed system</w:t>
      </w:r>
      <w:r w:rsidR="003B0C54">
        <w:t xml:space="preserve"> by </w:t>
      </w:r>
      <w:proofErr w:type="spellStart"/>
      <w:r w:rsidR="003B0C54" w:rsidRPr="005F1211">
        <w:t>Noppadol</w:t>
      </w:r>
      <w:proofErr w:type="spellEnd"/>
      <w:r w:rsidR="003B0C54">
        <w:t xml:space="preserve"> </w:t>
      </w:r>
      <w:proofErr w:type="spellStart"/>
      <w:r w:rsidR="003B0C54">
        <w:t>Chadil</w:t>
      </w:r>
      <w:proofErr w:type="spellEnd"/>
      <w:r w:rsidR="003B0C54">
        <w:t xml:space="preserve"> and </w:t>
      </w:r>
      <w:bookmarkStart w:id="0" w:name="_GoBack"/>
      <w:bookmarkEnd w:id="0"/>
      <w:r w:rsidR="003B0C54">
        <w:t>coworkers</w:t>
      </w:r>
      <w:r w:rsidRPr="005F1211">
        <w:t xml:space="preserve"> includes a</w:t>
      </w:r>
      <w:r w:rsidR="00A70C8C">
        <w:t xml:space="preserve"> module based on</w:t>
      </w:r>
      <w:r w:rsidRPr="005F1211">
        <w:t xml:space="preserve"> Global </w:t>
      </w:r>
      <w:r w:rsidR="00C54CF1">
        <w:t>Positioning System</w:t>
      </w:r>
      <w:r w:rsidR="00A70C8C">
        <w:t xml:space="preserve"> </w:t>
      </w:r>
      <w:r w:rsidRPr="005F1211">
        <w:t>to locate vehicle</w:t>
      </w:r>
      <w:r w:rsidR="00A70C8C">
        <w:t>,</w:t>
      </w:r>
      <w:r w:rsidRPr="005F1211">
        <w:t xml:space="preserve"> and a</w:t>
      </w:r>
      <w:r w:rsidR="00A70C8C">
        <w:t xml:space="preserve"> module based on</w:t>
      </w:r>
      <w:r w:rsidRPr="005F1211">
        <w:t xml:space="preserve"> General Packet Radio Service for message </w:t>
      </w:r>
      <w:r w:rsidR="00A70C8C">
        <w:t>transmission.</w:t>
      </w:r>
      <w:r w:rsidRPr="005F1211">
        <w:t xml:space="preserve"> Multi Media Card (MMC) to temporary store location information, and an 8-bit AVR microcontroller. Their system is claimed to have shown great stability when it was tested, and by using the robust message transfer protocol most of locations were accurately acquired and transmitted to the server in real-time. They have proposed the Goo-tracking system to be used in fleet management in the future, and as a further enhancement, they have proposed it to be used for lost vehicle tracking by integrating with a car alarm system. The sensors are to report vehicle status information to the server, which will be useful for information processing and for intelligent tracking </w:t>
      </w:r>
      <w:proofErr w:type="gramStart"/>
      <w:r w:rsidRPr="005F1211">
        <w:t>management[</w:t>
      </w:r>
      <w:proofErr w:type="gramEnd"/>
      <w:r w:rsidRPr="005F1211">
        <w:t xml:space="preserve">18]. </w:t>
      </w:r>
    </w:p>
    <w:p w:rsidR="005F1211" w:rsidRPr="005F1211" w:rsidRDefault="005F1211" w:rsidP="005F1211">
      <w:r w:rsidRPr="005F1211">
        <w:t>By comparing two different approaches on vehicle tracking, the second approach based on GPS/GPRS appears to be simpler and feasible to implement with minimum effort and cost.</w:t>
      </w:r>
    </w:p>
    <w:p w:rsidR="005F1211" w:rsidRPr="005F1211" w:rsidRDefault="005F1211" w:rsidP="005F1211">
      <w:r w:rsidRPr="005F1211">
        <w:t>The above study shows certain limitations of both approaches on vehicle tracking.</w:t>
      </w:r>
    </w:p>
    <w:p w:rsidR="005F1211" w:rsidRPr="005F1211" w:rsidRDefault="005F1211" w:rsidP="005F1211">
      <w:r w:rsidRPr="005F1211">
        <w:t>Research</w:t>
      </w:r>
      <w:r w:rsidRPr="005F1211">
        <w:tab/>
        <w:t>Limitation</w:t>
      </w:r>
    </w:p>
    <w:p w:rsidR="005F1211" w:rsidRPr="005F1211" w:rsidRDefault="005F1211" w:rsidP="005F1211">
      <w:r w:rsidRPr="005F1211">
        <w:t>Real time computer vision system for vehicle tracking (</w:t>
      </w:r>
      <w:proofErr w:type="spellStart"/>
      <w:r w:rsidRPr="005F1211">
        <w:t>Coifman</w:t>
      </w:r>
      <w:proofErr w:type="spellEnd"/>
      <w:r w:rsidRPr="005F1211">
        <w:t xml:space="preserve"> et al., 1998)</w:t>
      </w:r>
      <w:r w:rsidRPr="005F1211">
        <w:tab/>
      </w:r>
      <w:proofErr w:type="gramStart"/>
      <w:r w:rsidRPr="005F1211">
        <w:t>One</w:t>
      </w:r>
      <w:proofErr w:type="gramEnd"/>
      <w:r w:rsidRPr="005F1211">
        <w:t xml:space="preserve"> major limitation of this system is the cost related with implementing</w:t>
      </w:r>
    </w:p>
    <w:p w:rsidR="005F1211" w:rsidRPr="005F1211" w:rsidRDefault="005F1211" w:rsidP="005F1211">
      <w:r w:rsidRPr="005F1211">
        <w:t>GPS tracking system (Goo-Tracking system) (</w:t>
      </w:r>
      <w:proofErr w:type="spellStart"/>
      <w:r w:rsidRPr="005F1211">
        <w:t>Chadil</w:t>
      </w:r>
      <w:proofErr w:type="spellEnd"/>
      <w:r w:rsidRPr="005F1211">
        <w:t xml:space="preserve"> et al., 2008)</w:t>
      </w:r>
    </w:p>
    <w:p w:rsidR="005F1211" w:rsidRPr="005F1211" w:rsidRDefault="005F1211" w:rsidP="005F1211">
      <w:r w:rsidRPr="005F1211">
        <w:tab/>
        <w:t>A limitation of this system in practical usage is, it requires a GPS module to be implemented inside the vehicle. Therefore this method will not be suitable in applications like public traffic management.</w:t>
      </w:r>
    </w:p>
    <w:p w:rsidR="005F1211" w:rsidRPr="005F1211" w:rsidRDefault="005F1211" w:rsidP="005F1211">
      <w:pPr>
        <w:rPr>
          <w:rFonts w:asciiTheme="minorHAnsi" w:hAnsiTheme="minorHAnsi"/>
          <w:b/>
          <w:bCs/>
          <w:sz w:val="22"/>
        </w:rPr>
      </w:pPr>
    </w:p>
    <w:p w:rsidR="005F1211" w:rsidRDefault="005F1211" w:rsidP="001666AE">
      <w:pPr>
        <w:rPr>
          <w:rFonts w:eastAsia="Calibri" w:cs="Times New Roman"/>
          <w:szCs w:val="24"/>
        </w:rPr>
      </w:pPr>
    </w:p>
    <w:p w:rsidR="005F1211" w:rsidRDefault="005F1211" w:rsidP="001666AE">
      <w:pPr>
        <w:rPr>
          <w:rFonts w:eastAsia="Calibri" w:cs="Times New Roman"/>
          <w:szCs w:val="24"/>
        </w:rPr>
      </w:pPr>
    </w:p>
    <w:p w:rsidR="005F1211" w:rsidRDefault="005F1211" w:rsidP="001666AE">
      <w:pPr>
        <w:rPr>
          <w:rFonts w:eastAsia="Calibri" w:cs="Times New Roman"/>
          <w:szCs w:val="24"/>
        </w:rPr>
      </w:pPr>
    </w:p>
    <w:p w:rsidR="001666AE" w:rsidRPr="001666AE" w:rsidRDefault="001666AE" w:rsidP="001666AE">
      <w:pPr>
        <w:rPr>
          <w:rFonts w:eastAsia="Calibri" w:cs="Times New Roman"/>
          <w:szCs w:val="24"/>
        </w:rPr>
      </w:pPr>
      <w:proofErr w:type="spellStart"/>
      <w:r w:rsidRPr="001666AE">
        <w:rPr>
          <w:rFonts w:eastAsia="Calibri" w:cs="Times New Roman"/>
          <w:szCs w:val="24"/>
        </w:rPr>
        <w:t>Dileepa</w:t>
      </w:r>
      <w:proofErr w:type="spellEnd"/>
      <w:r w:rsidRPr="001666AE">
        <w:rPr>
          <w:rFonts w:eastAsia="Calibri" w:cs="Times New Roman"/>
          <w:szCs w:val="24"/>
        </w:rPr>
        <w:t xml:space="preserve"> </w:t>
      </w:r>
      <w:proofErr w:type="spellStart"/>
      <w:r w:rsidRPr="001666AE">
        <w:rPr>
          <w:rFonts w:eastAsia="Calibri" w:cs="Times New Roman"/>
          <w:szCs w:val="24"/>
        </w:rPr>
        <w:t>Jayakody</w:t>
      </w:r>
      <w:proofErr w:type="spellEnd"/>
      <w:r w:rsidRPr="001666AE">
        <w:rPr>
          <w:rFonts w:eastAsia="Calibri" w:cs="Times New Roman"/>
          <w:szCs w:val="24"/>
        </w:rPr>
        <w:t xml:space="preserve">, </w:t>
      </w:r>
      <w:proofErr w:type="spellStart"/>
      <w:r w:rsidRPr="001666AE">
        <w:rPr>
          <w:rFonts w:eastAsia="Calibri" w:cs="Times New Roman"/>
          <w:szCs w:val="24"/>
        </w:rPr>
        <w:t>Mananu</w:t>
      </w:r>
      <w:proofErr w:type="spellEnd"/>
      <w:r w:rsidRPr="001666AE">
        <w:rPr>
          <w:rFonts w:eastAsia="Calibri" w:cs="Times New Roman"/>
          <w:szCs w:val="24"/>
        </w:rPr>
        <w:t xml:space="preserve"> </w:t>
      </w:r>
      <w:proofErr w:type="spellStart"/>
      <w:r w:rsidRPr="001666AE">
        <w:rPr>
          <w:rFonts w:eastAsia="Calibri" w:cs="Times New Roman"/>
          <w:szCs w:val="24"/>
        </w:rPr>
        <w:t>Gunawardana</w:t>
      </w:r>
      <w:proofErr w:type="spellEnd"/>
      <w:r w:rsidRPr="001666AE">
        <w:rPr>
          <w:rFonts w:eastAsia="Calibri" w:cs="Times New Roman"/>
          <w:szCs w:val="24"/>
        </w:rPr>
        <w:t xml:space="preserve"> and coworkers have proposed an intelligent train tracking and management system to be implemented in Sri Lanka for the purpose of improving the existing railway transportation system. According to their study, the proposed system is a combination of technologies like Global System for Mobile Communication (GSM), Geographical Information System (GIS), Global Positioning System (GPS) and a custom software. The train location is to be identified using the Global Positioning System (GPS) technology, and for this purpose a GPS module is proposed to be installed inside the train. Furthermore, the obtained train location using the installed GPS module inside the train is proposed to be transferred to a central system using the Global System for Mobile Communication (GSM) technology. Once the data of train’s current location is received, the data is proposed to be processed using the custom software, and provide a visual positioning of train on maps using Geographical Information System (GIS) technology. In their study, they have mentioned that with the availability of this information, the administrative staff of Railway Department, like train controllers would be able to obtain more accurate details about train location and hence take more accurate decisions. At the same time, due to the availability of accurate, real time information including speeds of trains, the administrative staff is to be able to identify and address safety issues more effectively which occur in railway transportation system in a considerable frequency in Sri Lanka. Their study also shows that the collected data using the proposed system could be used for accurate scheduling considering the train arrival time and departure time at each station</w:t>
      </w:r>
      <w:r w:rsidRPr="001666AE">
        <w:rPr>
          <w:rFonts w:eastAsia="Calibri" w:cs="Times New Roman"/>
          <w:szCs w:val="24"/>
        </w:rPr>
        <w:fldChar w:fldCharType="begin"/>
      </w:r>
      <w:r w:rsidR="005644E7">
        <w:rPr>
          <w:rFonts w:eastAsia="Calibri" w:cs="Times New Roman"/>
          <w:szCs w:val="24"/>
        </w:rPr>
        <w:instrText xml:space="preserve"> ADDIN ZOTERO_ITEM CSL_CITATION {"citationID":"thaa1g45u","properties":{"formattedCitation":"(Jayakody et al., 2011)","plainCitation":"(Jayakody et al., 2011)"},"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Pr="001666AE">
        <w:rPr>
          <w:rFonts w:eastAsia="Calibri" w:cs="Times New Roman"/>
          <w:szCs w:val="24"/>
        </w:rPr>
        <w:fldChar w:fldCharType="separate"/>
      </w:r>
      <w:r w:rsidR="005644E7" w:rsidRPr="005644E7">
        <w:rPr>
          <w:rFonts w:cs="Times New Roman"/>
        </w:rPr>
        <w:t>(</w:t>
      </w:r>
      <w:proofErr w:type="spellStart"/>
      <w:r w:rsidR="005644E7" w:rsidRPr="005644E7">
        <w:rPr>
          <w:rFonts w:cs="Times New Roman"/>
        </w:rPr>
        <w:t>Jayakody</w:t>
      </w:r>
      <w:proofErr w:type="spellEnd"/>
      <w:r w:rsidR="005644E7" w:rsidRPr="005644E7">
        <w:rPr>
          <w:rFonts w:cs="Times New Roman"/>
        </w:rPr>
        <w:t xml:space="preserve"> et al., 2011)</w:t>
      </w:r>
      <w:r w:rsidRPr="001666AE">
        <w:rPr>
          <w:rFonts w:eastAsia="Calibri" w:cs="Times New Roman"/>
          <w:szCs w:val="24"/>
        </w:rPr>
        <w:fldChar w:fldCharType="end"/>
      </w:r>
      <w:r w:rsidRPr="001666AE">
        <w:rPr>
          <w:rFonts w:eastAsia="Calibri" w:cs="Times New Roman"/>
          <w:szCs w:val="24"/>
        </w:rPr>
        <w:t>.</w:t>
      </w:r>
    </w:p>
    <w:p w:rsidR="001666AE" w:rsidRPr="001666AE" w:rsidRDefault="001666AE" w:rsidP="001666AE">
      <w:pPr>
        <w:rPr>
          <w:rFonts w:eastAsia="Calibri" w:cs="Times New Roman"/>
          <w:szCs w:val="24"/>
        </w:rPr>
      </w:pPr>
      <w:r w:rsidRPr="001666AE">
        <w:rPr>
          <w:rFonts w:eastAsia="Calibri" w:cs="Times New Roman"/>
          <w:szCs w:val="24"/>
        </w:rPr>
        <w:t xml:space="preserve">This system can be considered as a comprehensive solution for the current issues observed in the train transportation system. It is proposed to facilitate the real time train tracking, and to provide collected data to the railway administration to enhance the efficiency and safety of their service. But it mainly focuses on train administrative staff rather than the passengers, and also the cost of implementation and infrastructure cost will be considerably large. Furthermore, this system should be implemented within the railway department itself. </w:t>
      </w:r>
    </w:p>
    <w:p w:rsidR="001666AE" w:rsidRPr="001666AE" w:rsidRDefault="001666AE" w:rsidP="001666AE">
      <w:pPr>
        <w:keepNext/>
        <w:keepLines/>
        <w:ind w:left="360" w:hanging="360"/>
        <w:outlineLvl w:val="1"/>
        <w:rPr>
          <w:rFonts w:eastAsia="Times New Roman" w:cs="Times New Roman"/>
          <w:b/>
          <w:color w:val="000000"/>
          <w:szCs w:val="24"/>
        </w:rPr>
      </w:pPr>
      <w:bookmarkStart w:id="1" w:name="_Toc445778321"/>
      <w:r w:rsidRPr="001666AE">
        <w:rPr>
          <w:rFonts w:eastAsia="Times New Roman" w:cs="Times New Roman"/>
          <w:b/>
          <w:color w:val="000000"/>
          <w:szCs w:val="24"/>
        </w:rPr>
        <w:t>GPS based tracking system for trains in Sri Lanka</w:t>
      </w:r>
      <w:r w:rsidRPr="001666AE">
        <w:rPr>
          <w:rFonts w:eastAsia="Times New Roman" w:cs="Times New Roman"/>
          <w:b/>
          <w:color w:val="000000"/>
          <w:szCs w:val="24"/>
        </w:rPr>
        <w:fldChar w:fldCharType="begin"/>
      </w:r>
      <w:r w:rsidR="005644E7">
        <w:rPr>
          <w:rFonts w:eastAsia="Times New Roman" w:cs="Times New Roman"/>
          <w:b/>
          <w:color w:val="000000"/>
          <w:szCs w:val="24"/>
        </w:rPr>
        <w:instrText xml:space="preserve"> ADDIN ZOTERO_ITEM CSL_CITATION {"citationID":"113i42m1q0","properties":{"formattedCitation":"(Gunasekara, 2006)","plainCitation":"(Gunasekara, 2006)"},"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Pr="001666AE">
        <w:rPr>
          <w:rFonts w:eastAsia="Times New Roman" w:cs="Times New Roman"/>
          <w:b/>
          <w:color w:val="000000"/>
          <w:szCs w:val="24"/>
        </w:rPr>
        <w:fldChar w:fldCharType="separate"/>
      </w:r>
      <w:bookmarkEnd w:id="1"/>
      <w:r w:rsidR="005644E7" w:rsidRPr="005644E7">
        <w:rPr>
          <w:rFonts w:cs="Times New Roman"/>
        </w:rPr>
        <w:t>(</w:t>
      </w:r>
      <w:proofErr w:type="spellStart"/>
      <w:r w:rsidR="005644E7" w:rsidRPr="005644E7">
        <w:rPr>
          <w:rFonts w:cs="Times New Roman"/>
        </w:rPr>
        <w:t>Gunasekara</w:t>
      </w:r>
      <w:proofErr w:type="spellEnd"/>
      <w:r w:rsidR="005644E7" w:rsidRPr="005644E7">
        <w:rPr>
          <w:rFonts w:cs="Times New Roman"/>
        </w:rPr>
        <w:t>, 2006)</w:t>
      </w:r>
      <w:r w:rsidRPr="001666AE">
        <w:rPr>
          <w:rFonts w:eastAsia="Times New Roman" w:cs="Times New Roman"/>
          <w:b/>
          <w:color w:val="000000"/>
          <w:szCs w:val="24"/>
        </w:rPr>
        <w:fldChar w:fldCharType="end"/>
      </w:r>
    </w:p>
    <w:p w:rsidR="001666AE" w:rsidRPr="001666AE" w:rsidRDefault="001666AE" w:rsidP="001666AE">
      <w:pPr>
        <w:rPr>
          <w:rFonts w:eastAsia="Calibri" w:cs="Times New Roman"/>
          <w:szCs w:val="24"/>
        </w:rPr>
      </w:pPr>
      <w:proofErr w:type="spellStart"/>
      <w:r w:rsidRPr="001666AE">
        <w:rPr>
          <w:rFonts w:eastAsia="Calibri" w:cs="Times New Roman"/>
          <w:szCs w:val="24"/>
        </w:rPr>
        <w:t>Gunasekara</w:t>
      </w:r>
      <w:proofErr w:type="spellEnd"/>
      <w:r w:rsidRPr="001666AE">
        <w:rPr>
          <w:rFonts w:eastAsia="Calibri" w:cs="Times New Roman"/>
          <w:szCs w:val="24"/>
        </w:rPr>
        <w:t>, N.S has proposed a system named “</w:t>
      </w:r>
      <w:proofErr w:type="spellStart"/>
      <w:r w:rsidRPr="001666AE">
        <w:rPr>
          <w:rFonts w:eastAsia="Calibri" w:cs="Times New Roman"/>
          <w:szCs w:val="24"/>
        </w:rPr>
        <w:t>trianTracker</w:t>
      </w:r>
      <w:proofErr w:type="spellEnd"/>
      <w:r w:rsidRPr="001666AE">
        <w:rPr>
          <w:rFonts w:eastAsia="Calibri" w:cs="Times New Roman"/>
          <w:szCs w:val="24"/>
        </w:rPr>
        <w:t xml:space="preserve">” to function as an auxiliary system inside the control center of Railway Department of Sri Lanka, for the use of internal technical staff. The system is proposed to monitor the train movements electronically using </w:t>
      </w:r>
      <w:r w:rsidRPr="001666AE">
        <w:rPr>
          <w:rFonts w:eastAsia="Calibri" w:cs="Times New Roman"/>
          <w:szCs w:val="24"/>
        </w:rPr>
        <w:lastRenderedPageBreak/>
        <w:t>Global Positioning System (GPS) technology. In his study, he has pointed out the importance of having the exact location of a train, especially during disastrous situations. In the proposed “</w:t>
      </w:r>
      <w:proofErr w:type="spellStart"/>
      <w:r w:rsidRPr="001666AE">
        <w:rPr>
          <w:rFonts w:eastAsia="Calibri" w:cs="Times New Roman"/>
          <w:szCs w:val="24"/>
        </w:rPr>
        <w:t>trianTracker</w:t>
      </w:r>
      <w:proofErr w:type="spellEnd"/>
      <w:r w:rsidRPr="001666AE">
        <w:rPr>
          <w:rFonts w:eastAsia="Calibri" w:cs="Times New Roman"/>
          <w:szCs w:val="24"/>
        </w:rPr>
        <w:t>” system, the locations of trains are to be displayed on a digital map, for the reference of staff inside the train control center in of Railway Department of Sri Lanka. For this purpose, the retrieved location of a train using Global Positioning System (GPS) technology, is to be transferred using the Short Message Service (SMS) service of the wireless telecommunications service provider</w:t>
      </w:r>
      <w:r w:rsidRPr="001666AE">
        <w:rPr>
          <w:rFonts w:eastAsia="Calibri" w:cs="Times New Roman"/>
          <w:szCs w:val="24"/>
        </w:rPr>
        <w:fldChar w:fldCharType="begin"/>
      </w:r>
      <w:r w:rsidR="005644E7">
        <w:rPr>
          <w:rFonts w:eastAsia="Calibri" w:cs="Times New Roman"/>
          <w:szCs w:val="24"/>
        </w:rPr>
        <w:instrText xml:space="preserve"> ADDIN ZOTERO_ITEM CSL_CITATION {"citationID":"qjci6co8g","properties":{"formattedCitation":"(Gunasekara, 2006)","plainCitation":"(Gunasekara, 2006)"},"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Pr="001666AE">
        <w:rPr>
          <w:rFonts w:eastAsia="Calibri" w:cs="Times New Roman"/>
          <w:szCs w:val="24"/>
        </w:rPr>
        <w:fldChar w:fldCharType="separate"/>
      </w:r>
      <w:r w:rsidR="005644E7" w:rsidRPr="005644E7">
        <w:rPr>
          <w:rFonts w:cs="Times New Roman"/>
        </w:rPr>
        <w:t>(</w:t>
      </w:r>
      <w:proofErr w:type="spellStart"/>
      <w:r w:rsidR="005644E7" w:rsidRPr="005644E7">
        <w:rPr>
          <w:rFonts w:cs="Times New Roman"/>
        </w:rPr>
        <w:t>Gunasekara</w:t>
      </w:r>
      <w:proofErr w:type="spellEnd"/>
      <w:r w:rsidR="005644E7" w:rsidRPr="005644E7">
        <w:rPr>
          <w:rFonts w:cs="Times New Roman"/>
        </w:rPr>
        <w:t>, 2006)</w:t>
      </w:r>
      <w:r w:rsidRPr="001666AE">
        <w:rPr>
          <w:rFonts w:eastAsia="Calibri" w:cs="Times New Roman"/>
          <w:szCs w:val="24"/>
        </w:rPr>
        <w:fldChar w:fldCharType="end"/>
      </w:r>
      <w:r w:rsidRPr="001666AE">
        <w:rPr>
          <w:rFonts w:eastAsia="Calibri" w:cs="Times New Roman"/>
          <w:szCs w:val="24"/>
        </w:rPr>
        <w:t>.</w:t>
      </w:r>
    </w:p>
    <w:p w:rsidR="001666AE" w:rsidRDefault="001666AE" w:rsidP="001666AE">
      <w:pPr>
        <w:rPr>
          <w:rFonts w:eastAsia="Calibri" w:cs="Times New Roman"/>
          <w:szCs w:val="24"/>
        </w:rPr>
      </w:pPr>
      <w:r w:rsidRPr="001666AE">
        <w:rPr>
          <w:rFonts w:eastAsia="Calibri" w:cs="Times New Roman"/>
          <w:szCs w:val="24"/>
        </w:rPr>
        <w:t>The main disadvantage of the proposed system here is, it is available for the train control staff only. In this work, the train passengers have not been taken in to consideration. In contrast, the main objective of the CBTLS is to provide train location information to the general public.</w:t>
      </w:r>
    </w:p>
    <w:p w:rsidR="005644E7" w:rsidRDefault="005644E7" w:rsidP="001666AE">
      <w:pPr>
        <w:rPr>
          <w:rFonts w:eastAsia="Calibri" w:cs="Times New Roman"/>
          <w:szCs w:val="24"/>
        </w:rPr>
      </w:pPr>
    </w:p>
    <w:p w:rsidR="005644E7" w:rsidRDefault="005644E7" w:rsidP="001666AE">
      <w:pPr>
        <w:rPr>
          <w:rFonts w:eastAsia="Calibri" w:cs="Times New Roman"/>
          <w:szCs w:val="24"/>
        </w:rPr>
      </w:pPr>
      <w:r>
        <w:rPr>
          <w:rFonts w:eastAsia="Calibri" w:cs="Times New Roman"/>
          <w:szCs w:val="24"/>
        </w:rPr>
        <w:t xml:space="preserve">References:- </w:t>
      </w:r>
    </w:p>
    <w:p w:rsidR="004B5453" w:rsidRPr="004B5453" w:rsidRDefault="005644E7" w:rsidP="004B5453">
      <w:pPr>
        <w:pStyle w:val="Bibliography"/>
        <w:rPr>
          <w:rFonts w:cs="Times New Roman"/>
        </w:rPr>
      </w:pPr>
      <w:r>
        <w:rPr>
          <w:rFonts w:eastAsia="Calibri"/>
        </w:rPr>
        <w:fldChar w:fldCharType="begin"/>
      </w:r>
      <w:r w:rsidR="00F04A4A">
        <w:rPr>
          <w:rFonts w:eastAsia="Calibri"/>
        </w:rPr>
        <w:instrText xml:space="preserve"> ADDIN ZOTERO_BIBL {"custom":[]} CSL_BIBLIOGRAPHY </w:instrText>
      </w:r>
      <w:r>
        <w:rPr>
          <w:rFonts w:eastAsia="Calibri"/>
        </w:rPr>
        <w:fldChar w:fldCharType="separate"/>
      </w:r>
      <w:r w:rsidR="004B5453" w:rsidRPr="004B5453">
        <w:rPr>
          <w:rFonts w:cs="Times New Roman"/>
        </w:rPr>
        <w:t xml:space="preserve">Bates, R.., 2001. GPRS: General Packet Radio Service, 1st Edition. </w:t>
      </w:r>
      <w:proofErr w:type="gramStart"/>
      <w:r w:rsidR="004B5453" w:rsidRPr="004B5453">
        <w:rPr>
          <w:rFonts w:cs="Times New Roman"/>
        </w:rPr>
        <w:t>ed</w:t>
      </w:r>
      <w:proofErr w:type="gramEnd"/>
      <w:r w:rsidR="004B5453" w:rsidRPr="004B5453">
        <w:rPr>
          <w:rFonts w:cs="Times New Roman"/>
        </w:rPr>
        <w:t>. McGraw-Hill Professional.</w:t>
      </w:r>
    </w:p>
    <w:p w:rsidR="004B5453" w:rsidRPr="004B5453" w:rsidRDefault="004B5453" w:rsidP="004B5453">
      <w:pPr>
        <w:pStyle w:val="Bibliography"/>
        <w:rPr>
          <w:rFonts w:cs="Times New Roman"/>
        </w:rPr>
      </w:pPr>
      <w:proofErr w:type="spellStart"/>
      <w:r w:rsidRPr="004B5453">
        <w:rPr>
          <w:rFonts w:cs="Times New Roman"/>
        </w:rPr>
        <w:t>Chadil</w:t>
      </w:r>
      <w:proofErr w:type="spellEnd"/>
      <w:r w:rsidRPr="004B5453">
        <w:rPr>
          <w:rFonts w:cs="Times New Roman"/>
        </w:rPr>
        <w:t xml:space="preserve">, N., </w:t>
      </w:r>
      <w:proofErr w:type="spellStart"/>
      <w:r w:rsidRPr="004B5453">
        <w:rPr>
          <w:rFonts w:cs="Times New Roman"/>
        </w:rPr>
        <w:t>Russameesawang</w:t>
      </w:r>
      <w:proofErr w:type="spellEnd"/>
      <w:r w:rsidRPr="004B5453">
        <w:rPr>
          <w:rFonts w:cs="Times New Roman"/>
        </w:rPr>
        <w:t xml:space="preserve">, A., </w:t>
      </w:r>
      <w:proofErr w:type="spellStart"/>
      <w:r w:rsidRPr="004B5453">
        <w:rPr>
          <w:rFonts w:cs="Times New Roman"/>
        </w:rPr>
        <w:t>Keeratiwintakorn</w:t>
      </w:r>
      <w:proofErr w:type="spellEnd"/>
      <w:r w:rsidRPr="004B5453">
        <w:rPr>
          <w:rFonts w:cs="Times New Roman"/>
        </w:rPr>
        <w:t>, P., 2008. Real-time tracking management system using GPS, GPRS and Google earth. IEEE, pp. 393–396. doi:10.1109/ECTICON.2008.4600454</w:t>
      </w:r>
    </w:p>
    <w:p w:rsidR="004B5453" w:rsidRPr="004B5453" w:rsidRDefault="004B5453" w:rsidP="004B5453">
      <w:pPr>
        <w:pStyle w:val="Bibliography"/>
        <w:rPr>
          <w:rFonts w:cs="Times New Roman"/>
        </w:rPr>
      </w:pPr>
      <w:r w:rsidRPr="004B5453">
        <w:rPr>
          <w:rFonts w:cs="Times New Roman"/>
        </w:rPr>
        <w:t xml:space="preserve">Chao, T.-H., Lau, B., Park, Y., 1996. Vehicle detection and </w:t>
      </w:r>
      <w:proofErr w:type="spellStart"/>
      <w:r w:rsidRPr="004B5453">
        <w:rPr>
          <w:rFonts w:cs="Times New Roman"/>
        </w:rPr>
        <w:t>classiffication</w:t>
      </w:r>
      <w:proofErr w:type="spellEnd"/>
      <w:r w:rsidRPr="004B5453">
        <w:rPr>
          <w:rFonts w:cs="Times New Roman"/>
        </w:rPr>
        <w:t xml:space="preserve"> in shadowy traffic images using wavelets and neural networks, in: SPIE Proc. Presented at the Transportation Sensors and Controls: Collision Avoidance, Traffic Management, and ITS, Boston, MA, pp. 136–147.</w:t>
      </w:r>
    </w:p>
    <w:p w:rsidR="004B5453" w:rsidRPr="004B5453" w:rsidRDefault="004B5453" w:rsidP="004B5453">
      <w:pPr>
        <w:pStyle w:val="Bibliography"/>
        <w:rPr>
          <w:rFonts w:cs="Times New Roman"/>
        </w:rPr>
      </w:pPr>
      <w:proofErr w:type="spellStart"/>
      <w:r w:rsidRPr="004B5453">
        <w:rPr>
          <w:rFonts w:cs="Times New Roman"/>
        </w:rPr>
        <w:t>Coifman</w:t>
      </w:r>
      <w:proofErr w:type="spellEnd"/>
      <w:r w:rsidRPr="004B5453">
        <w:rPr>
          <w:rFonts w:cs="Times New Roman"/>
        </w:rPr>
        <w:t xml:space="preserve">, B., </w:t>
      </w:r>
      <w:proofErr w:type="spellStart"/>
      <w:r w:rsidRPr="004B5453">
        <w:rPr>
          <w:rFonts w:cs="Times New Roman"/>
        </w:rPr>
        <w:t>Beymer</w:t>
      </w:r>
      <w:proofErr w:type="spellEnd"/>
      <w:r w:rsidRPr="004B5453">
        <w:rPr>
          <w:rFonts w:cs="Times New Roman"/>
        </w:rPr>
        <w:t xml:space="preserve">, D., </w:t>
      </w:r>
      <w:proofErr w:type="spellStart"/>
      <w:r w:rsidRPr="004B5453">
        <w:rPr>
          <w:rFonts w:cs="Times New Roman"/>
        </w:rPr>
        <w:t>McLauchlan</w:t>
      </w:r>
      <w:proofErr w:type="spellEnd"/>
      <w:r w:rsidRPr="004B5453">
        <w:rPr>
          <w:rFonts w:cs="Times New Roman"/>
        </w:rPr>
        <w:t xml:space="preserve">, P., Malik, J., 1998. A real-time computer vision system for vehicle tracking and traffic surveillance. Transp. Res. Part C </w:t>
      </w:r>
      <w:proofErr w:type="spellStart"/>
      <w:r w:rsidRPr="004B5453">
        <w:rPr>
          <w:rFonts w:cs="Times New Roman"/>
        </w:rPr>
        <w:t>Emerg</w:t>
      </w:r>
      <w:proofErr w:type="spellEnd"/>
      <w:r w:rsidRPr="004B5453">
        <w:rPr>
          <w:rFonts w:cs="Times New Roman"/>
        </w:rPr>
        <w:t>. Technol. 6, 271–288.</w:t>
      </w:r>
    </w:p>
    <w:p w:rsidR="004B5453" w:rsidRPr="004B5453" w:rsidRDefault="004B5453" w:rsidP="004B5453">
      <w:pPr>
        <w:pStyle w:val="Bibliography"/>
        <w:rPr>
          <w:rFonts w:cs="Times New Roman"/>
        </w:rPr>
      </w:pPr>
      <w:r w:rsidRPr="004B5453">
        <w:rPr>
          <w:rFonts w:cs="Times New Roman"/>
        </w:rPr>
        <w:t>Dailey, D.J., Li, L., Northwest, T., others, 2000. Video image processing to create a speed sensor. Washington State Department of Transportation.</w:t>
      </w:r>
    </w:p>
    <w:p w:rsidR="004B5453" w:rsidRPr="004B5453" w:rsidRDefault="00C54CF1" w:rsidP="004B5453">
      <w:pPr>
        <w:pStyle w:val="Bibliography"/>
        <w:rPr>
          <w:rFonts w:cs="Times New Roman"/>
        </w:rPr>
      </w:pPr>
      <w:r>
        <w:rPr>
          <w:rFonts w:cs="Times New Roman"/>
        </w:rPr>
        <w:t xml:space="preserve">Google </w:t>
      </w:r>
      <w:proofErr w:type="spellStart"/>
      <w:r>
        <w:rPr>
          <w:rFonts w:cs="Times New Roman"/>
        </w:rPr>
        <w:t>Inc</w:t>
      </w:r>
      <w:proofErr w:type="spellEnd"/>
      <w:r>
        <w:rPr>
          <w:rFonts w:cs="Times New Roman"/>
        </w:rPr>
        <w:t xml:space="preserve">, </w:t>
      </w:r>
      <w:proofErr w:type="spellStart"/>
      <w:r>
        <w:rPr>
          <w:rFonts w:cs="Times New Roman"/>
        </w:rPr>
        <w:t>n.d.</w:t>
      </w:r>
      <w:proofErr w:type="spellEnd"/>
      <w:r>
        <w:rPr>
          <w:rFonts w:cs="Times New Roman"/>
        </w:rPr>
        <w:t xml:space="preserve"> Google Earth</w:t>
      </w:r>
      <w:r w:rsidR="004B5453" w:rsidRPr="004B5453">
        <w:rPr>
          <w:rFonts w:cs="Times New Roman"/>
        </w:rPr>
        <w:t>. Google Earth Softw</w:t>
      </w:r>
      <w:r>
        <w:rPr>
          <w:rFonts w:cs="Times New Roman"/>
        </w:rPr>
        <w:t>are</w:t>
      </w:r>
      <w:r w:rsidR="004B5453" w:rsidRPr="004B5453">
        <w:rPr>
          <w:rFonts w:cs="Times New Roman"/>
        </w:rPr>
        <w:t>. URL http://www.google.com/earth/ (accessed 2.1.08).</w:t>
      </w:r>
    </w:p>
    <w:p w:rsidR="004B5453" w:rsidRPr="004B5453" w:rsidRDefault="004B5453" w:rsidP="004B5453">
      <w:pPr>
        <w:pStyle w:val="Bibliography"/>
        <w:rPr>
          <w:rFonts w:cs="Times New Roman"/>
        </w:rPr>
      </w:pPr>
      <w:proofErr w:type="spellStart"/>
      <w:r w:rsidRPr="004B5453">
        <w:rPr>
          <w:rFonts w:cs="Times New Roman"/>
        </w:rPr>
        <w:t>Gunasekara</w:t>
      </w:r>
      <w:proofErr w:type="spellEnd"/>
      <w:r w:rsidRPr="004B5453">
        <w:rPr>
          <w:rFonts w:cs="Times New Roman"/>
        </w:rPr>
        <w:t>, N.S., 2006. GPS based tracking system for trains in Sri Lanka.</w:t>
      </w:r>
    </w:p>
    <w:p w:rsidR="004B5453" w:rsidRPr="004B5453" w:rsidRDefault="004B5453" w:rsidP="004B5453">
      <w:pPr>
        <w:pStyle w:val="Bibliography"/>
        <w:rPr>
          <w:rFonts w:cs="Times New Roman"/>
        </w:rPr>
      </w:pPr>
      <w:proofErr w:type="spellStart"/>
      <w:r w:rsidRPr="004B5453">
        <w:rPr>
          <w:rFonts w:cs="Times New Roman"/>
        </w:rPr>
        <w:t>Jayakody</w:t>
      </w:r>
      <w:proofErr w:type="spellEnd"/>
      <w:r w:rsidRPr="004B5453">
        <w:rPr>
          <w:rFonts w:cs="Times New Roman"/>
        </w:rPr>
        <w:t xml:space="preserve">, D., </w:t>
      </w:r>
      <w:proofErr w:type="spellStart"/>
      <w:r w:rsidRPr="004B5453">
        <w:rPr>
          <w:rFonts w:cs="Times New Roman"/>
        </w:rPr>
        <w:t>Gunawardana</w:t>
      </w:r>
      <w:proofErr w:type="spellEnd"/>
      <w:r w:rsidRPr="004B5453">
        <w:rPr>
          <w:rFonts w:cs="Times New Roman"/>
        </w:rPr>
        <w:t xml:space="preserve">, M., </w:t>
      </w:r>
      <w:proofErr w:type="spellStart"/>
      <w:r w:rsidRPr="004B5453">
        <w:rPr>
          <w:rFonts w:cs="Times New Roman"/>
        </w:rPr>
        <w:t>Surendra</w:t>
      </w:r>
      <w:proofErr w:type="spellEnd"/>
      <w:r w:rsidRPr="004B5453">
        <w:rPr>
          <w:rFonts w:cs="Times New Roman"/>
        </w:rPr>
        <w:t xml:space="preserve">, N.W., </w:t>
      </w:r>
      <w:proofErr w:type="spellStart"/>
      <w:r w:rsidRPr="004B5453">
        <w:rPr>
          <w:rFonts w:cs="Times New Roman"/>
        </w:rPr>
        <w:t>Jayasekara</w:t>
      </w:r>
      <w:proofErr w:type="spellEnd"/>
      <w:r w:rsidRPr="004B5453">
        <w:rPr>
          <w:rFonts w:cs="Times New Roman"/>
        </w:rPr>
        <w:t xml:space="preserve">, D.G., </w:t>
      </w:r>
      <w:proofErr w:type="spellStart"/>
      <w:r w:rsidRPr="004B5453">
        <w:rPr>
          <w:rFonts w:cs="Times New Roman"/>
        </w:rPr>
        <w:t>Upendra</w:t>
      </w:r>
      <w:proofErr w:type="spellEnd"/>
      <w:r w:rsidRPr="004B5453">
        <w:rPr>
          <w:rFonts w:cs="Times New Roman"/>
        </w:rPr>
        <w:t xml:space="preserve">, C., De Silva, R., 2011. GPS/GSM based train tracking system – utilizing mobile networks to support public transportation. </w:t>
      </w:r>
      <w:proofErr w:type="spellStart"/>
      <w:r w:rsidRPr="004B5453">
        <w:rPr>
          <w:rFonts w:cs="Times New Roman"/>
        </w:rPr>
        <w:t>Phanindhra</w:t>
      </w:r>
      <w:proofErr w:type="spellEnd"/>
      <w:r w:rsidRPr="004B5453">
        <w:rPr>
          <w:rFonts w:cs="Times New Roman"/>
        </w:rPr>
        <w:t xml:space="preserve"> </w:t>
      </w:r>
      <w:proofErr w:type="spellStart"/>
      <w:r w:rsidRPr="004B5453">
        <w:rPr>
          <w:rFonts w:cs="Times New Roman"/>
        </w:rPr>
        <w:t>Nath</w:t>
      </w:r>
      <w:proofErr w:type="spellEnd"/>
      <w:r w:rsidRPr="004B5453">
        <w:rPr>
          <w:rFonts w:cs="Times New Roman"/>
        </w:rPr>
        <w:t>.</w:t>
      </w:r>
    </w:p>
    <w:p w:rsidR="004B5453" w:rsidRPr="004B5453" w:rsidRDefault="004B5453" w:rsidP="004B5453">
      <w:pPr>
        <w:pStyle w:val="Bibliography"/>
        <w:rPr>
          <w:rFonts w:cs="Times New Roman"/>
        </w:rPr>
      </w:pPr>
      <w:r w:rsidRPr="004B5453">
        <w:rPr>
          <w:rFonts w:cs="Times New Roman"/>
        </w:rPr>
        <w:t xml:space="preserve">Kaplan, E.D., 1996. Understanding GPS: Principles and Applications. </w:t>
      </w:r>
      <w:proofErr w:type="spellStart"/>
      <w:r w:rsidRPr="004B5453">
        <w:rPr>
          <w:rFonts w:cs="Times New Roman"/>
        </w:rPr>
        <w:t>Artech</w:t>
      </w:r>
      <w:proofErr w:type="spellEnd"/>
      <w:r w:rsidRPr="004B5453">
        <w:rPr>
          <w:rFonts w:cs="Times New Roman"/>
        </w:rPr>
        <w:t xml:space="preserve"> House Publishers.</w:t>
      </w:r>
    </w:p>
    <w:p w:rsidR="004B5453" w:rsidRPr="004B5453" w:rsidRDefault="004B5453" w:rsidP="004B5453">
      <w:pPr>
        <w:pStyle w:val="Bibliography"/>
        <w:rPr>
          <w:rFonts w:cs="Times New Roman"/>
        </w:rPr>
      </w:pPr>
      <w:proofErr w:type="spellStart"/>
      <w:r w:rsidRPr="004B5453">
        <w:rPr>
          <w:rFonts w:cs="Times New Roman"/>
        </w:rPr>
        <w:t>Picton</w:t>
      </w:r>
      <w:proofErr w:type="spellEnd"/>
      <w:r w:rsidRPr="004B5453">
        <w:rPr>
          <w:rFonts w:cs="Times New Roman"/>
        </w:rPr>
        <w:t xml:space="preserve">, P.D., 1989. Tracking and segmentation of moving objects in a scene, in: Image Processing and Its Applications, </w:t>
      </w:r>
      <w:proofErr w:type="gramStart"/>
      <w:r w:rsidRPr="004B5453">
        <w:rPr>
          <w:rFonts w:cs="Times New Roman"/>
        </w:rPr>
        <w:t>1989.,</w:t>
      </w:r>
      <w:proofErr w:type="gramEnd"/>
      <w:r w:rsidRPr="004B5453">
        <w:rPr>
          <w:rFonts w:cs="Times New Roman"/>
        </w:rPr>
        <w:t xml:space="preserve"> Third International Conference on. pp. 389–393.</w:t>
      </w:r>
    </w:p>
    <w:p w:rsidR="004B5453" w:rsidRPr="004B5453" w:rsidRDefault="004B5453" w:rsidP="004B5453">
      <w:pPr>
        <w:pStyle w:val="Bibliography"/>
        <w:rPr>
          <w:rFonts w:cs="Times New Roman"/>
        </w:rPr>
      </w:pPr>
      <w:proofErr w:type="spellStart"/>
      <w:r w:rsidRPr="004B5453">
        <w:rPr>
          <w:rFonts w:cs="Times New Roman"/>
        </w:rPr>
        <w:lastRenderedPageBreak/>
        <w:t>Soh</w:t>
      </w:r>
      <w:proofErr w:type="spellEnd"/>
      <w:r w:rsidRPr="004B5453">
        <w:rPr>
          <w:rFonts w:cs="Times New Roman"/>
        </w:rPr>
        <w:t xml:space="preserve">, J., Chun, B.T., Wang, M., 1995. Analysis of road image sequences for vehicle counting, in: Systems, Man and Cybernetics, 1995. Intelligent Systems for the 21st </w:t>
      </w:r>
      <w:proofErr w:type="gramStart"/>
      <w:r w:rsidRPr="004B5453">
        <w:rPr>
          <w:rFonts w:cs="Times New Roman"/>
        </w:rPr>
        <w:t>Century.,</w:t>
      </w:r>
      <w:proofErr w:type="gramEnd"/>
      <w:r w:rsidRPr="004B5453">
        <w:rPr>
          <w:rFonts w:cs="Times New Roman"/>
        </w:rPr>
        <w:t xml:space="preserve"> IEEE International Conference on. pp. 679–683 vol.1. doi:10.1109/ICSMC.1995.537842</w:t>
      </w:r>
    </w:p>
    <w:p w:rsidR="005644E7" w:rsidRPr="001666AE" w:rsidRDefault="005644E7" w:rsidP="001666AE">
      <w:pPr>
        <w:rPr>
          <w:rFonts w:eastAsia="Calibri" w:cs="Times New Roman"/>
          <w:szCs w:val="24"/>
        </w:rPr>
      </w:pPr>
      <w:r>
        <w:rPr>
          <w:rFonts w:eastAsia="Calibri" w:cs="Times New Roman"/>
          <w:szCs w:val="24"/>
        </w:rPr>
        <w:fldChar w:fldCharType="end"/>
      </w:r>
    </w:p>
    <w:sectPr w:rsidR="005644E7" w:rsidRPr="001666AE" w:rsidSect="00DE01F0">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7435AA"/>
    <w:multiLevelType w:val="multilevel"/>
    <w:tmpl w:val="E132CA94"/>
    <w:lvl w:ilvl="0">
      <w:start w:val="1"/>
      <w:numFmt w:val="decimal"/>
      <w:pStyle w:val="cbtlssubheadlevel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55073661"/>
    <w:multiLevelType w:val="hybridMultilevel"/>
    <w:tmpl w:val="D90C6332"/>
    <w:lvl w:ilvl="0" w:tplc="796E11F8">
      <w:start w:val="1"/>
      <w:numFmt w:val="decimal"/>
      <w:lvlText w:val="6.%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D654895"/>
    <w:multiLevelType w:val="hybridMultilevel"/>
    <w:tmpl w:val="65AE57B2"/>
    <w:lvl w:ilvl="0" w:tplc="1A6AA6F6">
      <w:start w:val="1"/>
      <w:numFmt w:val="decimal"/>
      <w:lvlText w:val="7.%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89087A"/>
    <w:multiLevelType w:val="hybridMultilevel"/>
    <w:tmpl w:val="C71E8456"/>
    <w:lvl w:ilvl="0" w:tplc="51406BC4">
      <w:start w:val="1"/>
      <w:numFmt w:val="decimal"/>
      <w:lvlText w:val="8.%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1616489"/>
    <w:multiLevelType w:val="multilevel"/>
    <w:tmpl w:val="5994FA42"/>
    <w:lvl w:ilvl="0">
      <w:start w:val="1"/>
      <w:numFmt w:val="decimal"/>
      <w:pStyle w:val="c6customheadlevel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nsid w:val="72480568"/>
    <w:multiLevelType w:val="hybridMultilevel"/>
    <w:tmpl w:val="47EED494"/>
    <w:lvl w:ilvl="0" w:tplc="D3446B80">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0"/>
  </w:num>
  <w:num w:numId="3">
    <w:abstractNumId w:val="1"/>
  </w:num>
  <w:num w:numId="4">
    <w:abstractNumId w:val="2"/>
  </w:num>
  <w:num w:numId="5">
    <w:abstractNumId w:val="3"/>
  </w:num>
  <w:num w:numId="6">
    <w:abstractNumId w:val="4"/>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6191"/>
    <w:rsid w:val="00025CE0"/>
    <w:rsid w:val="0006192B"/>
    <w:rsid w:val="00090A20"/>
    <w:rsid w:val="000B3FBC"/>
    <w:rsid w:val="000D40C7"/>
    <w:rsid w:val="001666AE"/>
    <w:rsid w:val="00166892"/>
    <w:rsid w:val="00182DC0"/>
    <w:rsid w:val="002B24AB"/>
    <w:rsid w:val="002E67C7"/>
    <w:rsid w:val="003705C6"/>
    <w:rsid w:val="003A1085"/>
    <w:rsid w:val="003B0C54"/>
    <w:rsid w:val="00423F93"/>
    <w:rsid w:val="004246B1"/>
    <w:rsid w:val="00481710"/>
    <w:rsid w:val="00482A76"/>
    <w:rsid w:val="004847CB"/>
    <w:rsid w:val="004B5453"/>
    <w:rsid w:val="00550C2A"/>
    <w:rsid w:val="005540C0"/>
    <w:rsid w:val="005644E7"/>
    <w:rsid w:val="005C4372"/>
    <w:rsid w:val="005F1211"/>
    <w:rsid w:val="00621F7A"/>
    <w:rsid w:val="00626751"/>
    <w:rsid w:val="00662D3A"/>
    <w:rsid w:val="006C0460"/>
    <w:rsid w:val="00756797"/>
    <w:rsid w:val="007F2B99"/>
    <w:rsid w:val="00825AC1"/>
    <w:rsid w:val="00896997"/>
    <w:rsid w:val="008B68B5"/>
    <w:rsid w:val="008F3F74"/>
    <w:rsid w:val="00991584"/>
    <w:rsid w:val="009A0FC4"/>
    <w:rsid w:val="009B43F8"/>
    <w:rsid w:val="009C1D1B"/>
    <w:rsid w:val="009D0F99"/>
    <w:rsid w:val="00A01F35"/>
    <w:rsid w:val="00A33DCE"/>
    <w:rsid w:val="00A70C8C"/>
    <w:rsid w:val="00AB2591"/>
    <w:rsid w:val="00AD7FD1"/>
    <w:rsid w:val="00B27298"/>
    <w:rsid w:val="00B61C02"/>
    <w:rsid w:val="00BE77F0"/>
    <w:rsid w:val="00C40413"/>
    <w:rsid w:val="00C465FB"/>
    <w:rsid w:val="00C54CF1"/>
    <w:rsid w:val="00C729C5"/>
    <w:rsid w:val="00CD6191"/>
    <w:rsid w:val="00CE2B04"/>
    <w:rsid w:val="00CE76B8"/>
    <w:rsid w:val="00D4658A"/>
    <w:rsid w:val="00D54833"/>
    <w:rsid w:val="00DE01F0"/>
    <w:rsid w:val="00E02D9C"/>
    <w:rsid w:val="00E81EF4"/>
    <w:rsid w:val="00EE1F31"/>
    <w:rsid w:val="00F04A4A"/>
    <w:rsid w:val="00F1347B"/>
    <w:rsid w:val="00F265DB"/>
    <w:rsid w:val="00FD59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C1AD509-E5F1-421E-AAA2-952461DD5E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eorgia" w:eastAsiaTheme="minorHAnsi" w:hAnsi="Georgia" w:cstheme="minorBidi"/>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65FB"/>
    <w:pPr>
      <w:spacing w:before="120" w:after="120" w:line="360" w:lineRule="auto"/>
      <w:jc w:val="both"/>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5">
    <w:name w:val="toc 5"/>
    <w:basedOn w:val="Normal"/>
    <w:next w:val="Normal"/>
    <w:autoRedefine/>
    <w:uiPriority w:val="39"/>
    <w:semiHidden/>
    <w:unhideWhenUsed/>
    <w:qFormat/>
    <w:rsid w:val="00D54833"/>
    <w:pPr>
      <w:spacing w:after="100"/>
      <w:ind w:left="880"/>
    </w:pPr>
    <w:rPr>
      <w:b/>
    </w:rPr>
  </w:style>
  <w:style w:type="paragraph" w:customStyle="1" w:styleId="cbtlssubheadlevel1">
    <w:name w:val="cbtls_sub_head_level_1"/>
    <w:basedOn w:val="Normal"/>
    <w:link w:val="cbtlssubheadlevel1Char"/>
    <w:autoRedefine/>
    <w:qFormat/>
    <w:rsid w:val="00D54833"/>
    <w:pPr>
      <w:keepNext/>
      <w:keepLines/>
      <w:numPr>
        <w:numId w:val="2"/>
      </w:numPr>
      <w:ind w:left="360" w:hanging="360"/>
      <w:outlineLvl w:val="0"/>
    </w:pPr>
    <w:rPr>
      <w:rFonts w:eastAsiaTheme="majorEastAsia" w:cstheme="majorBidi"/>
      <w:b/>
      <w:szCs w:val="32"/>
    </w:rPr>
  </w:style>
  <w:style w:type="character" w:customStyle="1" w:styleId="cbtlssubheadlevel1Char">
    <w:name w:val="cbtls_sub_head_level_1 Char"/>
    <w:basedOn w:val="DefaultParagraphFont"/>
    <w:link w:val="cbtlssubheadlevel1"/>
    <w:rsid w:val="00D54833"/>
    <w:rPr>
      <w:rFonts w:ascii="Times New Roman" w:eastAsiaTheme="majorEastAsia" w:hAnsi="Times New Roman" w:cstheme="majorBidi"/>
      <w:b/>
      <w:sz w:val="24"/>
      <w:szCs w:val="32"/>
    </w:rPr>
  </w:style>
  <w:style w:type="paragraph" w:customStyle="1" w:styleId="c6customheadlevel2">
    <w:name w:val="c6_custom_head_level_2"/>
    <w:basedOn w:val="Normal"/>
    <w:link w:val="c6customheadlevel2Char"/>
    <w:autoRedefine/>
    <w:qFormat/>
    <w:rsid w:val="00182DC0"/>
    <w:pPr>
      <w:keepNext/>
      <w:keepLines/>
      <w:numPr>
        <w:numId w:val="6"/>
      </w:numPr>
      <w:ind w:left="360" w:hanging="360"/>
      <w:outlineLvl w:val="0"/>
    </w:pPr>
    <w:rPr>
      <w:rFonts w:eastAsiaTheme="majorEastAsia" w:cstheme="majorBidi"/>
      <w:b/>
      <w:szCs w:val="32"/>
    </w:rPr>
  </w:style>
  <w:style w:type="character" w:customStyle="1" w:styleId="c6customheadlevel2Char">
    <w:name w:val="c6_custom_head_level_2 Char"/>
    <w:basedOn w:val="DefaultParagraphFont"/>
    <w:link w:val="c6customheadlevel2"/>
    <w:rsid w:val="00182DC0"/>
    <w:rPr>
      <w:rFonts w:ascii="Times New Roman" w:eastAsiaTheme="majorEastAsia" w:hAnsi="Times New Roman" w:cstheme="majorBidi"/>
      <w:b/>
      <w:sz w:val="24"/>
      <w:szCs w:val="32"/>
    </w:rPr>
  </w:style>
  <w:style w:type="paragraph" w:customStyle="1" w:styleId="c7customheadlevel2">
    <w:name w:val="c7_custom_head_level_2"/>
    <w:basedOn w:val="c6customheadlevel2"/>
    <w:link w:val="c7customheadlevel2Char"/>
    <w:autoRedefine/>
    <w:qFormat/>
    <w:rsid w:val="00182DC0"/>
    <w:pPr>
      <w:numPr>
        <w:numId w:val="0"/>
      </w:numPr>
      <w:tabs>
        <w:tab w:val="num" w:pos="720"/>
      </w:tabs>
      <w:ind w:left="720" w:hanging="720"/>
    </w:pPr>
  </w:style>
  <w:style w:type="character" w:customStyle="1" w:styleId="c7customheadlevel2Char">
    <w:name w:val="c7_custom_head_level_2 Char"/>
    <w:basedOn w:val="c6customheadlevel2Char"/>
    <w:link w:val="c7customheadlevel2"/>
    <w:rsid w:val="00182DC0"/>
    <w:rPr>
      <w:rFonts w:ascii="Times New Roman" w:eastAsiaTheme="majorEastAsia" w:hAnsi="Times New Roman" w:cstheme="majorBidi"/>
      <w:b/>
      <w:sz w:val="24"/>
      <w:szCs w:val="32"/>
    </w:rPr>
  </w:style>
  <w:style w:type="paragraph" w:customStyle="1" w:styleId="c8customheadlevel2">
    <w:name w:val="c8_custom_head_level_2"/>
    <w:basedOn w:val="c7customheadlevel2"/>
    <w:link w:val="c8customheadlevel2Char"/>
    <w:autoRedefine/>
    <w:qFormat/>
    <w:rsid w:val="00182DC0"/>
  </w:style>
  <w:style w:type="character" w:customStyle="1" w:styleId="c8customheadlevel2Char">
    <w:name w:val="c8_custom_head_level_2 Char"/>
    <w:basedOn w:val="c7customheadlevel2Char"/>
    <w:link w:val="c8customheadlevel2"/>
    <w:rsid w:val="00182DC0"/>
    <w:rPr>
      <w:rFonts w:ascii="Times New Roman" w:eastAsiaTheme="majorEastAsia" w:hAnsi="Times New Roman" w:cstheme="majorBidi"/>
      <w:b/>
      <w:sz w:val="24"/>
      <w:szCs w:val="32"/>
    </w:rPr>
  </w:style>
  <w:style w:type="character" w:styleId="Strong">
    <w:name w:val="Strong"/>
    <w:basedOn w:val="DefaultParagraphFont"/>
    <w:uiPriority w:val="22"/>
    <w:qFormat/>
    <w:rsid w:val="00AB2591"/>
    <w:rPr>
      <w:b/>
      <w:bCs/>
    </w:rPr>
  </w:style>
  <w:style w:type="table" w:styleId="TableGrid">
    <w:name w:val="Table Grid"/>
    <w:basedOn w:val="TableNormal"/>
    <w:uiPriority w:val="39"/>
    <w:rsid w:val="00662D3A"/>
    <w:pPr>
      <w:spacing w:after="0" w:line="240" w:lineRule="auto"/>
    </w:pPr>
    <w:rPr>
      <w:rFonts w:ascii="Calibri" w:hAnsi="Calibr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5644E7"/>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938276">
      <w:bodyDiv w:val="1"/>
      <w:marLeft w:val="0"/>
      <w:marRight w:val="0"/>
      <w:marTop w:val="0"/>
      <w:marBottom w:val="0"/>
      <w:divBdr>
        <w:top w:val="none" w:sz="0" w:space="0" w:color="auto"/>
        <w:left w:val="none" w:sz="0" w:space="0" w:color="auto"/>
        <w:bottom w:val="none" w:sz="0" w:space="0" w:color="auto"/>
        <w:right w:val="none" w:sz="0" w:space="0" w:color="auto"/>
      </w:divBdr>
      <w:divsChild>
        <w:div w:id="299263436">
          <w:marLeft w:val="0"/>
          <w:marRight w:val="0"/>
          <w:marTop w:val="0"/>
          <w:marBottom w:val="0"/>
          <w:divBdr>
            <w:top w:val="none" w:sz="0" w:space="0" w:color="auto"/>
            <w:left w:val="none" w:sz="0" w:space="0" w:color="auto"/>
            <w:bottom w:val="none" w:sz="0" w:space="0" w:color="auto"/>
            <w:right w:val="none" w:sz="0" w:space="0" w:color="auto"/>
          </w:divBdr>
        </w:div>
        <w:div w:id="2069449030">
          <w:marLeft w:val="0"/>
          <w:marRight w:val="0"/>
          <w:marTop w:val="0"/>
          <w:marBottom w:val="0"/>
          <w:divBdr>
            <w:top w:val="none" w:sz="0" w:space="0" w:color="auto"/>
            <w:left w:val="none" w:sz="0" w:space="0" w:color="auto"/>
            <w:bottom w:val="none" w:sz="0" w:space="0" w:color="auto"/>
            <w:right w:val="none" w:sz="0" w:space="0" w:color="auto"/>
          </w:divBdr>
        </w:div>
        <w:div w:id="823543728">
          <w:marLeft w:val="0"/>
          <w:marRight w:val="0"/>
          <w:marTop w:val="0"/>
          <w:marBottom w:val="0"/>
          <w:divBdr>
            <w:top w:val="none" w:sz="0" w:space="0" w:color="auto"/>
            <w:left w:val="none" w:sz="0" w:space="0" w:color="auto"/>
            <w:bottom w:val="none" w:sz="0" w:space="0" w:color="auto"/>
            <w:right w:val="none" w:sz="0" w:space="0" w:color="auto"/>
          </w:divBdr>
        </w:div>
        <w:div w:id="1147478735">
          <w:marLeft w:val="0"/>
          <w:marRight w:val="0"/>
          <w:marTop w:val="0"/>
          <w:marBottom w:val="0"/>
          <w:divBdr>
            <w:top w:val="none" w:sz="0" w:space="0" w:color="auto"/>
            <w:left w:val="none" w:sz="0" w:space="0" w:color="auto"/>
            <w:bottom w:val="none" w:sz="0" w:space="0" w:color="auto"/>
            <w:right w:val="none" w:sz="0" w:space="0" w:color="auto"/>
          </w:divBdr>
        </w:div>
        <w:div w:id="1640064322">
          <w:marLeft w:val="0"/>
          <w:marRight w:val="0"/>
          <w:marTop w:val="0"/>
          <w:marBottom w:val="0"/>
          <w:divBdr>
            <w:top w:val="none" w:sz="0" w:space="0" w:color="auto"/>
            <w:left w:val="none" w:sz="0" w:space="0" w:color="auto"/>
            <w:bottom w:val="none" w:sz="0" w:space="0" w:color="auto"/>
            <w:right w:val="none" w:sz="0" w:space="0" w:color="auto"/>
          </w:divBdr>
        </w:div>
        <w:div w:id="1024936517">
          <w:marLeft w:val="0"/>
          <w:marRight w:val="0"/>
          <w:marTop w:val="0"/>
          <w:marBottom w:val="0"/>
          <w:divBdr>
            <w:top w:val="none" w:sz="0" w:space="0" w:color="auto"/>
            <w:left w:val="none" w:sz="0" w:space="0" w:color="auto"/>
            <w:bottom w:val="none" w:sz="0" w:space="0" w:color="auto"/>
            <w:right w:val="none" w:sz="0" w:space="0" w:color="auto"/>
          </w:divBdr>
        </w:div>
        <w:div w:id="1566184939">
          <w:marLeft w:val="0"/>
          <w:marRight w:val="0"/>
          <w:marTop w:val="0"/>
          <w:marBottom w:val="0"/>
          <w:divBdr>
            <w:top w:val="none" w:sz="0" w:space="0" w:color="auto"/>
            <w:left w:val="none" w:sz="0" w:space="0" w:color="auto"/>
            <w:bottom w:val="none" w:sz="0" w:space="0" w:color="auto"/>
            <w:right w:val="none" w:sz="0" w:space="0" w:color="auto"/>
          </w:divBdr>
        </w:div>
        <w:div w:id="1915621854">
          <w:marLeft w:val="0"/>
          <w:marRight w:val="0"/>
          <w:marTop w:val="0"/>
          <w:marBottom w:val="0"/>
          <w:divBdr>
            <w:top w:val="none" w:sz="0" w:space="0" w:color="auto"/>
            <w:left w:val="none" w:sz="0" w:space="0" w:color="auto"/>
            <w:bottom w:val="none" w:sz="0" w:space="0" w:color="auto"/>
            <w:right w:val="none" w:sz="0" w:space="0" w:color="auto"/>
          </w:divBdr>
        </w:div>
        <w:div w:id="1990474275">
          <w:marLeft w:val="0"/>
          <w:marRight w:val="0"/>
          <w:marTop w:val="0"/>
          <w:marBottom w:val="0"/>
          <w:divBdr>
            <w:top w:val="none" w:sz="0" w:space="0" w:color="auto"/>
            <w:left w:val="none" w:sz="0" w:space="0" w:color="auto"/>
            <w:bottom w:val="none" w:sz="0" w:space="0" w:color="auto"/>
            <w:right w:val="none" w:sz="0" w:space="0" w:color="auto"/>
          </w:divBdr>
        </w:div>
        <w:div w:id="1654140506">
          <w:marLeft w:val="0"/>
          <w:marRight w:val="0"/>
          <w:marTop w:val="0"/>
          <w:marBottom w:val="0"/>
          <w:divBdr>
            <w:top w:val="none" w:sz="0" w:space="0" w:color="auto"/>
            <w:left w:val="none" w:sz="0" w:space="0" w:color="auto"/>
            <w:bottom w:val="none" w:sz="0" w:space="0" w:color="auto"/>
            <w:right w:val="none" w:sz="0" w:space="0" w:color="auto"/>
          </w:divBdr>
        </w:div>
        <w:div w:id="1302154070">
          <w:marLeft w:val="0"/>
          <w:marRight w:val="0"/>
          <w:marTop w:val="0"/>
          <w:marBottom w:val="0"/>
          <w:divBdr>
            <w:top w:val="none" w:sz="0" w:space="0" w:color="auto"/>
            <w:left w:val="none" w:sz="0" w:space="0" w:color="auto"/>
            <w:bottom w:val="none" w:sz="0" w:space="0" w:color="auto"/>
            <w:right w:val="none" w:sz="0" w:space="0" w:color="auto"/>
          </w:divBdr>
        </w:div>
        <w:div w:id="948465565">
          <w:marLeft w:val="0"/>
          <w:marRight w:val="0"/>
          <w:marTop w:val="0"/>
          <w:marBottom w:val="0"/>
          <w:divBdr>
            <w:top w:val="none" w:sz="0" w:space="0" w:color="auto"/>
            <w:left w:val="none" w:sz="0" w:space="0" w:color="auto"/>
            <w:bottom w:val="none" w:sz="0" w:space="0" w:color="auto"/>
            <w:right w:val="none" w:sz="0" w:space="0" w:color="auto"/>
          </w:divBdr>
        </w:div>
        <w:div w:id="1886679875">
          <w:marLeft w:val="0"/>
          <w:marRight w:val="0"/>
          <w:marTop w:val="0"/>
          <w:marBottom w:val="0"/>
          <w:divBdr>
            <w:top w:val="none" w:sz="0" w:space="0" w:color="auto"/>
            <w:left w:val="none" w:sz="0" w:space="0" w:color="auto"/>
            <w:bottom w:val="none" w:sz="0" w:space="0" w:color="auto"/>
            <w:right w:val="none" w:sz="0" w:space="0" w:color="auto"/>
          </w:divBdr>
        </w:div>
      </w:divsChild>
    </w:div>
    <w:div w:id="1559634956">
      <w:bodyDiv w:val="1"/>
      <w:marLeft w:val="0"/>
      <w:marRight w:val="0"/>
      <w:marTop w:val="0"/>
      <w:marBottom w:val="0"/>
      <w:divBdr>
        <w:top w:val="none" w:sz="0" w:space="0" w:color="auto"/>
        <w:left w:val="none" w:sz="0" w:space="0" w:color="auto"/>
        <w:bottom w:val="none" w:sz="0" w:space="0" w:color="auto"/>
        <w:right w:val="none" w:sz="0" w:space="0" w:color="auto"/>
      </w:divBdr>
      <w:divsChild>
        <w:div w:id="1035079531">
          <w:marLeft w:val="0"/>
          <w:marRight w:val="0"/>
          <w:marTop w:val="0"/>
          <w:marBottom w:val="0"/>
          <w:divBdr>
            <w:top w:val="none" w:sz="0" w:space="0" w:color="auto"/>
            <w:left w:val="none" w:sz="0" w:space="0" w:color="auto"/>
            <w:bottom w:val="none" w:sz="0" w:space="0" w:color="auto"/>
            <w:right w:val="none" w:sz="0" w:space="0" w:color="auto"/>
          </w:divBdr>
        </w:div>
        <w:div w:id="74086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PwC">
  <a:themeElements>
    <a:clrScheme name="PwC Orange">
      <a:dk1>
        <a:srgbClr val="000000"/>
      </a:dk1>
      <a:lt1>
        <a:srgbClr val="FFFFFF"/>
      </a:lt1>
      <a:dk2>
        <a:srgbClr val="DC6900"/>
      </a:dk2>
      <a:lt2>
        <a:srgbClr val="FFFFFF"/>
      </a:lt2>
      <a:accent1>
        <a:srgbClr val="DC6900"/>
      </a:accent1>
      <a:accent2>
        <a:srgbClr val="FFB600"/>
      </a:accent2>
      <a:accent3>
        <a:srgbClr val="602320"/>
      </a:accent3>
      <a:accent4>
        <a:srgbClr val="E27588"/>
      </a:accent4>
      <a:accent5>
        <a:srgbClr val="A32020"/>
      </a:accent5>
      <a:accent6>
        <a:srgbClr val="E0301E"/>
      </a:accent6>
      <a:hlink>
        <a:srgbClr val="0000FF"/>
      </a:hlink>
      <a:folHlink>
        <a:srgbClr val="0000FF"/>
      </a:folHlink>
    </a:clrScheme>
    <a:fontScheme name="PwC">
      <a:majorFont>
        <a:latin typeface="Georgia"/>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bwMode="ltGray">
        <a:solidFill>
          <a:schemeClr val="tx2"/>
        </a:solidFill>
        <a:ln w="3175"/>
      </a:spPr>
      <a:bodyPr rtlCol="0" anchor="ctr"/>
      <a:lstStyle>
        <a:defPPr algn="ctr">
          <a:defRPr dirty="0" err="1" smtClean="0">
            <a:solidFill>
              <a:schemeClr val="bg1"/>
            </a:solidFill>
            <a:latin typeface="Georgia" pitchFamily="18" charset="0"/>
          </a:defRPr>
        </a:defPPr>
      </a:lstStyle>
      <a:style>
        <a:lnRef idx="2">
          <a:schemeClr val="accent1">
            <a:shade val="50000"/>
          </a:schemeClr>
        </a:lnRef>
        <a:fillRef idx="1">
          <a:schemeClr val="accent1"/>
        </a:fillRef>
        <a:effectRef idx="0">
          <a:schemeClr val="accent1"/>
        </a:effectRef>
        <a:fontRef idx="minor">
          <a:schemeClr val="lt1"/>
        </a:fontRef>
      </a:style>
    </a:spDef>
    <a:txDef>
      <a:spPr>
        <a:noFill/>
      </a:spPr>
      <a:bodyPr wrap="square" lIns="0" tIns="0" rIns="0" bIns="0" rtlCol="0">
        <a:noAutofit/>
      </a:bodyPr>
      <a:lstStyle>
        <a:defPPr indent="-274320">
          <a:spcAft>
            <a:spcPts val="900"/>
          </a:spcAft>
          <a:defRPr sz="2000" dirty="0" err="1" smtClean="0">
            <a:latin typeface="Georgia" pitchFamily="18" charset="0"/>
          </a:defRPr>
        </a:defP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69C85-3A9C-4102-BE92-B9349886A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6</Pages>
  <Words>4643</Words>
  <Characters>26469</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PricewaterhouseCoopers</Company>
  <LinksUpToDate>false</LinksUpToDate>
  <CharactersWithSpaces>310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eeshani Senevirathna</dc:creator>
  <cp:keywords/>
  <dc:description/>
  <cp:lastModifiedBy>nadeeshani</cp:lastModifiedBy>
  <cp:revision>73</cp:revision>
  <dcterms:created xsi:type="dcterms:W3CDTF">2016-03-30T11:17:00Z</dcterms:created>
  <dcterms:modified xsi:type="dcterms:W3CDTF">2016-04-06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LTqO7WTs"/&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